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145D83" w14:textId="2B34659A" w:rsidR="001B416D" w:rsidRPr="00B87C42" w:rsidRDefault="001B416D" w:rsidP="001B416D">
      <w:pPr>
        <w:pStyle w:val="Heading1"/>
      </w:pPr>
      <w:r w:rsidRPr="00B87C42">
        <w:t xml:space="preserve">Introduction </w:t>
      </w:r>
    </w:p>
    <w:p w14:paraId="53BB2725" w14:textId="46567EF4" w:rsidR="001B416D" w:rsidRDefault="001B416D" w:rsidP="001B416D">
      <w:r w:rsidRPr="00B87C42">
        <w:t xml:space="preserve">Several decades of </w:t>
      </w:r>
      <w:r>
        <w:t xml:space="preserve">research on </w:t>
      </w:r>
      <w:r w:rsidRPr="004133E7">
        <w:t xml:space="preserve">infants </w:t>
      </w:r>
      <w:r>
        <w:t>has established</w:t>
      </w:r>
      <w:r w:rsidRPr="004133E7">
        <w:t xml:space="preserve"> that</w:t>
      </w:r>
      <w:r>
        <w:t xml:space="preserve"> children are born </w:t>
      </w:r>
      <w:r w:rsidRPr="00B87C42">
        <w:t xml:space="preserve">with a universal capacity to perceive phonetic differences across all languages, but by 12 months of age, infant phoneme perception narrows such that native-language differences are recognized more accurately while non-native phoneme discrimination declines </w:t>
      </w:r>
      <w:r w:rsidRPr="00B87C42">
        <w:fldChar w:fldCharType="begin" w:fldLock="1"/>
      </w:r>
      <w:r>
        <w:instrText>ADDIN CSL_CITATION {"citationItems":[{"id":"ITEM-1","itemData":{"DOI":"10.1111/j.1467-7687.2006.00468.x","ISBN":"1363-755X (Print)\\n1363-755X (Linking)","ISSN":"1363755X","PMID":"16472309","abstract":"Patterns of developmental change in phonetic perception are critical to theory development. Many previous studies document a decline in nonnative phonetic perception between 6 and 12 months of age. However, much less experimental attention has been paid to developmental change in native-language phonetic perception over the same time period. We hypothesized that language experience in the first year facilitates native-language phonetic performance between 6 and 12 months of age. We tested 6-8- and 10-12-month-old infants in the United States and Japan to examine native and nonnative patterns of developmental change using the American English Ir-11 contrast. The goals of the experiment were to: (a) determine whether facilitation characterizes native-language phonetic change between 6 and 12 months of age, (b) examine the decline previously observed for nonnative contrasts and (c) test directional asynimetriesjbr consonants. The results show a significant increase in performance for the native-language contrast in the first year, a decline in nonnative perception over the same time period, and indicate directional asymmetries that are constant across age and culture. We argue that neural commitment to native-language phonetic properties explains the pattern of developmental change in the first year.","author":[{"dropping-particle":"","family":"Kuhl","given":"Patricia K.","non-dropping-particle":"","parse-names":false,"suffix":""},{"dropping-particle":"","family":"Stevens","given":"Erica","non-dropping-particle":"","parse-names":false,"suffix":""},{"dropping-particle":"","family":"Hayashi","given":"Akiko","non-dropping-particle":"","parse-names":false,"suffix":""},{"dropping-particle":"","family":"Deguchi","given":"Toshisada","non-dropping-particle":"","parse-names":false,"suffix":""},{"dropping-particle":"","family":"Kiritani","given":"Shigeru","non-dropping-particle":"","parse-names":false,"suffix":""},{"dropping-particle":"","family":"Iverson","given":"Paul","non-dropping-particle":"","parse-names":false,"suffix":""}],"container-title":"Developmental Science","id":"ITEM-1","issue":"2","issued":{"date-parts":[["2006"]]},"title":"Infants show a facilitation effect for native language phonetic perception between 6 and 12 months","type":"article-journal","volume":"9"},"uris":["http://www.mendeley.com/documents/?uuid=a747bacf-b035-4e8c-ace8-63519789d7be"]},{"id":"ITEM-2","itemData":{"DOI":"10.1126/science.1736364","ISBN":"0036-8075 (Print)\\r0036-8075 (Linking)","ISSN":"0036-8075","PMID":"173636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Kuhl","given":"P.","non-dropping-particle":"","parse-names":false,"suffix":""},{"dropping-particle":"","family":"Williams","given":"K.","non-dropping-particle":"","parse-names":false,"suffix":""},{"dropping-particle":"","family":"Lacerda","given":"F","non-dropping-particle":"","parse-names":false,"suffix":""},{"dropping-particle":"","family":"Stevens","given":"K.","non-dropping-particle":"","parse-names":false,"suffix":""},{"dropping-particle":"","family":"Lindblom","given":"B","non-dropping-particle":"","parse-names":false,"suffix":""}],"container-title":"Science","id":"ITEM-2","issue":"5044","issued":{"date-parts":[["1992"]]},"page":"606-608","title":"Linguistic experience alters phonetic perception in infants by 6 months of age","type":"article-journal","volume":"255"},"uris":["http://www.mendeley.com/documents/?uuid=773f8436-b8e7-407e-bd6c-26d3d1a0393d"]},{"id":"ITEM-3","itemData":{"DOI":"10.1111/j.1467-8624.1981.tb03051.x","ISBN":"00093920","ISSN":"00093920","PMID":"7238150","abstract":"Previous research has suggested that infants discriminate many speech sounds according to phonemic category regardless of language exposure, while adults of one language group may have difficulty discriminating nonnative linguistic contrasts. Our study attempted to address directly questions about infant perceptual ability and the possibility of its decline as a function of development in the absence of specific experience by comparing English-speaking adults, Hindi-speaking adults, and 7-month-old infants on their ability to discriminate 2 pairs of natural Hindi (non-English) speech contrasts. To do this, infants were tested in a \"visually reinforced infant speech discrimination\" paradigm, while a variant of this paradigm was used to test adults. Support was obtained for the above hypotheses. Infants were shown to be able to discriminate both Hindi sound pairs, and support for the idea of a decrease in speech perceptual abilities wih age and experience was clearly evident with the rarer of the 2 non-English contrasts. The results were then discussed with respect to the possible nature and purpose of these abilities.","author":[{"dropping-particle":"","family":"Werker","given":"J. F.","non-dropping-particle":"","parse-names":false,"suffix":""},{"dropping-particle":"","family":"Gilbert","given":"J. H.","non-dropping-particle":"","parse-names":false,"suffix":""},{"dropping-particle":"","family":"Humphrey","given":"K.","non-dropping-particle":"","parse-names":false,"suffix":""},{"dropping-particle":"","family":"Tees","given":"R. C.","non-dropping-particle":"","parse-names":false,"suffix":""}],"container-title":"Child Dev","edition":"1981/03/01","id":"ITEM-3","issue":"1","issued":{"date-parts":[["1981"]]},"language":"eng","note":"From Duplicate 2 (Developmental aspects of cross-language speech perception - Werker, J F; Gilbert, J H; Humphrey, K; Tees, R C)\n\nWerker, J F\nGilbert, J H\nHumphrey, K\nTees, R C\nChild Dev. 1981 Mar;52(1):349-55.","page":"349-355","title":"Developmental aspects of cross-language speech perception.","type":"article-journal","volume":"52"},"uris":["http://www.mendeley.com/documents/?uuid=6c888474-52b1-4068-bf82-42635a892861"]},{"id":"ITEM-4","itemData":{"DOI":"10.1037/h0080725","ISBN":"0008-4255","ISSN":"00084255","PMID":"6616342","abstract":"Tested 12 English-speaking children at each of 3 ages (4, 8, and 12 yrs) on 3 speech contrasts of English and Hindi sounds. As a control procedure, 2 bilingual Hindiâ€“English speaking children (aged 4 and 5 yrs) were also tested. Results show that the loss of ability to discriminate the nonnative (Hindi) speech contrasts was evident by 4 yrs of age, suggesting that important reorganizations in linguistic perceptual abilities occur in early childhood. Results support the notion that learning a 2nd language may not necessarily be easier in young childhood. (French abstract) (31 ref) (PsycINFO Database Record (c) 2010 APA, all rights reserved)","author":[{"dropping-particle":"","family":"Werker","given":"J. F.","non-dropping-particle":"","parse-names":false,"suffix":""},{"dropping-particle":"","family":"Tees","given":"R. C.","non-dropping-particle":"","parse-names":false,"suffix":""}],"container-title":"Canadian journal of psychology","id":"ITEM-4","issue":"2","issued":{"date-parts":[["1983"]]},"page":"278-286","title":"Developmental changes across childhood in the perception of non-native speech sounds.","type":"article-journal","volume":"37"},"uris":["http://www.mendeley.com/documents/?uuid=b954e70f-71a3-4b1b-bd29-96874c27b35e"]}],"mendeley":{"formattedCitation":"(Patricia K. Kuhl et al. 2006; P. Kuhl et al. 1992; Werker et al. 1981; Werker and Tees 1983)","manualFormatting":"(Kuhl et al. 2006; Kuhl et al. 1992; Werker et al. 1981; Werker &amp; Tees 1984)","plainTextFormattedCitation":"(Patricia K. Kuhl et al. 2006; P. Kuhl et al. 1992; Werker et al. 1981; Werker and Tees 1983)","previouslyFormattedCitation":"(Kuhl et al. 2006; Kuhl et al. 1992; Werker et al. 1981; Werker &amp; Tees 1983)"},"properties":{"noteIndex":0},"schema":"https://github.com/citation-style-language/schema/raw/master/csl-citation.json"}</w:instrText>
      </w:r>
      <w:r w:rsidRPr="00B87C42">
        <w:fldChar w:fldCharType="separate"/>
      </w:r>
      <w:r w:rsidRPr="00B87C42">
        <w:rPr>
          <w:noProof/>
        </w:rPr>
        <w:t>(Kuhl et al. 2006; Kuhl et al. 1992; Werker et al. 1981; Werker &amp; Tees 1984)</w:t>
      </w:r>
      <w:r w:rsidRPr="00B87C42">
        <w:fldChar w:fldCharType="end"/>
      </w:r>
      <w:r w:rsidRPr="00B87C42">
        <w:t>.</w:t>
      </w:r>
      <w:r>
        <w:t xml:space="preserve"> Moreover, researchers have demonstrated that </w:t>
      </w:r>
      <w:r w:rsidRPr="004133E7">
        <w:t xml:space="preserve">speech perception skills </w:t>
      </w:r>
      <w:r>
        <w:t xml:space="preserve">in infancy </w:t>
      </w:r>
      <w:r w:rsidR="0026219C">
        <w:t>are</w:t>
      </w:r>
      <w:r>
        <w:t xml:space="preserve"> a reliable predictor of </w:t>
      </w:r>
      <w:r w:rsidRPr="004133E7">
        <w:t>future</w:t>
      </w:r>
      <w:r>
        <w:t xml:space="preserve"> l</w:t>
      </w:r>
      <w:r w:rsidRPr="004133E7">
        <w:t xml:space="preserve">anguage abilities. </w:t>
      </w:r>
      <w:r>
        <w:t xml:space="preserve">For example, </w:t>
      </w:r>
      <w:r w:rsidRPr="004133E7">
        <w:t>Tsao</w:t>
      </w:r>
      <w:r>
        <w:t xml:space="preserve"> et al. </w:t>
      </w:r>
      <w:r w:rsidRPr="004133E7">
        <w:t>2004</w:t>
      </w:r>
      <w:r>
        <w:t xml:space="preserve"> showed t</w:t>
      </w:r>
      <w:r w:rsidRPr="004133E7">
        <w:t xml:space="preserve">hat individual variation in </w:t>
      </w:r>
      <w:r w:rsidR="0026219C">
        <w:t>infants’</w:t>
      </w:r>
      <w:r w:rsidRPr="004133E7">
        <w:t xml:space="preserve"> speech discrimination</w:t>
      </w:r>
      <w:r w:rsidR="00AE40D8">
        <w:t xml:space="preserve"> s</w:t>
      </w:r>
      <w:r w:rsidRPr="004133E7">
        <w:t xml:space="preserve">kills at 6 months of </w:t>
      </w:r>
      <w:r w:rsidR="0026219C">
        <w:t>age-predicted</w:t>
      </w:r>
      <w:r w:rsidRPr="004133E7">
        <w:t xml:space="preserve"> their</w:t>
      </w:r>
      <w:r>
        <w:t xml:space="preserve"> </w:t>
      </w:r>
      <w:r w:rsidRPr="004133E7">
        <w:t>language abilities at three future points in time, 13</w:t>
      </w:r>
      <w:r w:rsidR="00AE40D8">
        <w:t xml:space="preserve"> </w:t>
      </w:r>
      <w:r w:rsidRPr="004133E7">
        <w:t>months, 16 months, and 24 months</w:t>
      </w:r>
      <w:r w:rsidR="00AE40D8">
        <w:t xml:space="preserve"> [REF].</w:t>
      </w:r>
    </w:p>
    <w:p w14:paraId="1CD1F9E5" w14:textId="7F513F9D" w:rsidR="001B416D" w:rsidRPr="00AE40D8" w:rsidRDefault="001B416D" w:rsidP="001B416D">
      <w:pPr>
        <w:rPr>
          <w:b/>
        </w:rPr>
      </w:pPr>
      <w:r w:rsidRPr="00B87C42">
        <w:rPr>
          <w:b/>
        </w:rPr>
        <w:t>﻿</w:t>
      </w:r>
      <w:r>
        <w:t xml:space="preserve">We used MEG to record the </w:t>
      </w:r>
      <w:r w:rsidRPr="00B87C42">
        <w:t>auditory evoked MMN,</w:t>
      </w:r>
      <w:r>
        <w:t xml:space="preserve"> </w:t>
      </w:r>
      <w:r w:rsidRPr="00B87C42">
        <w:t>whose time course is taken as an electrophysiological index for</w:t>
      </w:r>
      <w:r>
        <w:t xml:space="preserve"> </w:t>
      </w:r>
      <w:r w:rsidRPr="00B87C42">
        <w:t xml:space="preserve">early speech-comprehension processes </w:t>
      </w:r>
      <w:r>
        <w:t>(</w:t>
      </w:r>
      <w:proofErr w:type="spellStart"/>
      <w:r>
        <w:t>Pulvermuller</w:t>
      </w:r>
      <w:proofErr w:type="spellEnd"/>
      <w:r>
        <w:t xml:space="preserve"> F. 2006)</w:t>
      </w:r>
      <w:r w:rsidRPr="00B87C42">
        <w:t>. MMN is a neuro-physiological index of the detection of a change in the acoustic</w:t>
      </w:r>
      <w:r>
        <w:t xml:space="preserve"> </w:t>
      </w:r>
      <w:r w:rsidRPr="00B87C42">
        <w:t>input that can be elicited in the ab</w:t>
      </w:r>
      <w:r>
        <w:t xml:space="preserve">sence of focused attention </w:t>
      </w:r>
      <w:proofErr w:type="gramStart"/>
      <w:r w:rsidRPr="00B87C42">
        <w:t>﻿</w:t>
      </w:r>
      <w:r>
        <w:t>(</w:t>
      </w:r>
      <w:proofErr w:type="gramEnd"/>
      <w:r>
        <w:t xml:space="preserve">for a review, see </w:t>
      </w:r>
      <w:proofErr w:type="spellStart"/>
      <w:r w:rsidRPr="00B87C42">
        <w:t>Näätänen</w:t>
      </w:r>
      <w:proofErr w:type="spellEnd"/>
      <w:r w:rsidRPr="00B87C42">
        <w:t xml:space="preserve"> et al., 2007). It arises in the oddball paradigm when listeners are confronted</w:t>
      </w:r>
      <w:r>
        <w:t xml:space="preserve"> </w:t>
      </w:r>
      <w:r w:rsidRPr="00B87C42">
        <w:t xml:space="preserve">with </w:t>
      </w:r>
      <w:r w:rsidR="0026219C">
        <w:t xml:space="preserve">a </w:t>
      </w:r>
      <w:r w:rsidRPr="00B87C42">
        <w:t>series of stimuli, some of which are frequently presented</w:t>
      </w:r>
      <w:r>
        <w:t xml:space="preserve"> </w:t>
      </w:r>
      <w:r w:rsidRPr="00B87C42">
        <w:t>(standards) and some infrequently (deviants). Relative to the</w:t>
      </w:r>
      <w:r>
        <w:t xml:space="preserve"> </w:t>
      </w:r>
      <w:r w:rsidRPr="00B87C42">
        <w:t xml:space="preserve">response evoked by standards, around 200 </w:t>
      </w:r>
      <w:proofErr w:type="spellStart"/>
      <w:r w:rsidRPr="00B87C42">
        <w:t>ms</w:t>
      </w:r>
      <w:proofErr w:type="spellEnd"/>
      <w:r w:rsidRPr="00B87C42">
        <w:t xml:space="preserve"> after stimulus onset,</w:t>
      </w:r>
      <w:r>
        <w:t xml:space="preserve"> </w:t>
      </w:r>
      <w:r w:rsidRPr="00B87C42">
        <w:t>deviants evoke a more pronounced response – negative in EEG.</w:t>
      </w:r>
      <w:r>
        <w:t xml:space="preserve"> </w:t>
      </w:r>
      <w:r w:rsidRPr="00B87C42">
        <w:t xml:space="preserve">This is </w:t>
      </w:r>
      <w:r w:rsidR="0026219C">
        <w:t>labeled</w:t>
      </w:r>
      <w:r w:rsidRPr="00B87C42">
        <w:t xml:space="preserve"> Mismatch Negativity, MMN.</w:t>
      </w:r>
    </w:p>
    <w:p w14:paraId="3E6C8EA6" w14:textId="145A9E32" w:rsidR="001B416D" w:rsidRDefault="001B416D" w:rsidP="001B416D">
      <w:r w:rsidRPr="00865E28">
        <w:t>The rationale behind the oddball paradigm combines what is known about early infant language learning</w:t>
      </w:r>
      <w:r w:rsidR="003F1F35">
        <w:t xml:space="preserve"> [REFS]</w:t>
      </w:r>
      <w:r w:rsidRPr="00865E28">
        <w:t xml:space="preserve"> and categorical perception of speech sounds</w:t>
      </w:r>
      <w:r w:rsidR="003F1F35">
        <w:t xml:space="preserve"> [REFS]</w:t>
      </w:r>
      <w:r w:rsidRPr="00865E28">
        <w:t>. It is well known that at birth</w:t>
      </w:r>
      <w:r w:rsidR="0026219C">
        <w:t>,</w:t>
      </w:r>
      <w:r w:rsidRPr="00865E28">
        <w:t xml:space="preserve"> infants are able to detect differences between speech sounds used in the </w:t>
      </w:r>
      <w:r w:rsidR="0026219C">
        <w:t>world’s</w:t>
      </w:r>
      <w:r w:rsidRPr="00865E28">
        <w:t xml:space="preserve"> languages. </w:t>
      </w:r>
      <w:r w:rsidR="0026219C">
        <w:t>However,</w:t>
      </w:r>
      <w:r w:rsidRPr="00865E28">
        <w:t xml:space="preserve"> within the first year of life</w:t>
      </w:r>
      <w:r w:rsidR="0026219C">
        <w:t>,</w:t>
      </w:r>
      <w:r w:rsidRPr="00865E28">
        <w:t xml:space="preserve"> this capacity is altered by language experience resulting in a narrowing of phonetic perceptual ability facilitating native language learning </w:t>
      </w:r>
      <w:r w:rsidRPr="00865E28">
        <w:fldChar w:fldCharType="begin" w:fldLock="1"/>
      </w:r>
      <w:r>
        <w:instrText>ADDIN CSL_CITATION {"citationItems":[{"id":"ITEM-1","itemData":{"DOI":"10.1038/1561","ISBN":"1097-6256 (Print)\\r1097-6256 (Linking)","ISSN":"1097-6256","PMID":"10196522","abstract":"Studies using behavioral methods, such as head-turning experiments, in which children are conditioned to turn their heads toward the sound source when they detect a change in the sound, have shown that environment has an important effect on how infants perceive language. Young infants are able to discriminate almost all phonetic contrasts, whereas older infants discriminate better between phonemes that occur in the language that they normally hear, rather than foreign-language phonemes. Here we demonstrate the development of language-specific 'memory traces' in the brains of the same group of infants between six months and one year of age.","author":[{"dropping-particle":"","family":"Cheour","given":"Marie","non-dropping-particle":"","parse-names":false,"suffix":""},{"dropping-particle":"","family":"Ceponiene","given":"Rita","non-dropping-particle":"","parse-names":false,"suffix":""},{"dropping-particle":"","family":"Lehtokoski","given":"Anne","non-dropping-particle":"","parse-names":false,"suffix":""},{"dropping-particle":"","family":"Luuk","given":"Aavo","non-dropping-particle":"","parse-names":false,"suffix":""},{"dropping-particle":"","family":"Allik","given":"Juri","non-dropping-particle":"","parse-names":false,"suffix":""},{"dropping-particle":"","family":"Ahlo","given":"Kimmo","non-dropping-particle":"","parse-names":false,"suffix":""},{"dropping-particle":"","family":"Naatanen","given":"Risto","non-dropping-particle":"","parse-names":false,"suffix":""}],"container-title":"Nature neuroscience","id":"ITEM-1","issue":"5","issued":{"date-parts":[["1998"]]},"page":"351-353","title":"Development of language-specific phoneme representations in the infant brain","type":"article-journal","volume":"1"},"uris":["http://www.mendeley.com/documents/?uuid=813ccb56-c16d-48d8-9cfd-de22f5550f7e"]},{"id":"ITEM-2","itemData":{"DOI":"10.1126/science.1736364","ISBN":"0036-8075 (Print) 0036-8075 (Linking)","ISSN":"0036-8075","PMID":"1736364","abstract":"Linguistic experience affects phonetic perception. However, the critical period during which experience affects perception and the mechanism responsible for these effects are unknown. This study of 6-month-old infants from two countries, the United States and Sweden, shows that exposure to a specific language in the first half year of life alters infants' phonetic perception.","author":[{"dropping-particle":"","family":"Kuhl","given":"P. K","non-dropping-particle":"","parse-names":false,"suffix":""},{"dropping-particle":"","family":"Williams","given":"K. A","non-dropping-particle":"","parse-names":false,"suffix":""},{"dropping-particle":"","family":"Lacerda","given":"F","non-dropping-particle":"","parse-names":false,"suffix":""},{"dropping-particle":"","family":"Stevens","given":"K. N","non-dropping-particle":"","parse-names":false,"suffix":""},{"dropping-particle":"","family":"Lindblom","given":"B","non-dropping-particle":"","parse-names":false,"suffix":""}],"container-title":"Science (New York, N.Y.)","id":"ITEM-2","issue":"5044","issued":{"date-parts":[["1992","1","31"]]},"note":"From Duplicate 1 (Linguistic experience alters phonetic perception in infants by 6 months of age. - Kuhl, P K; Williams, K A; Lacerda, F; Stevens, K N; Lindblom, B)\n\nKuhl, P K\nWilliams, K A\nLacerda, F\nStevens, K N\nLindblom, B\neng\nDC 00520/DC/NIDCD NIH HHS/\nComparative Study\nResearch Support, Non-U.S. Gov't\nResearch Support, U.S. Gov't, P.H.S.\n1992/01/31\nScience. 1992 Jan 31;255(5044):606-8.","page":"606-8","title":"Linguistic experience alters phonetic perception in infants by 6 months of age.","type":"article-journal","volume":"255"},"uris":["http://www.mendeley.com/documents/?uuid=658feff9-f821-4417-af58-32b62b2c4f4a"]},{"id":"ITEM-3","itemData":{"author":[{"dropping-particle":"","family":"Kuhl","given":"P K","non-dropping-particle":"","parse-names":false,"suffix":""},{"dropping-particle":"","family":"Stevens","given":"E","non-dropping-particle":"","parse-names":false,"suffix":""},{"dropping-particle":"","family":"Hayashi","given":"A","non-dropping-particle":"","parse-names":false,"suffix":""},{"dropping-particle":"","family":"Deguchi","given":"T","non-dropping-particle":"","parse-names":false,"suffix":""},{"dropping-particle":"","family":"Kiritani","given":"S","non-dropping-particle":"","parse-names":false,"suffix":""},{"dropping-particle":"","family":"Iverson","given":"P","non-dropping-particle":"","parse-names":false,"suffix":""}],"container-title":"Developmental Science","id":"ITEM-3","issued":{"date-parts":[["2006"]]},"page":"F13-F21","title":"Infants show a facilitation effect for native language phonetic perception between 6 and 12 months","type":"article-journal","volume":"9"},"uris":["http://www.mendeley.com/documents/?uuid=0b19dcc7-8337-4338-8af3-71e35ae80307"]},{"id":"ITEM-4","itemData":{"author":[{"dropping-particle":"","family":"Conboy","given":"B T","non-dropping-particle":"","parse-names":false,"suffix":""},{"dropping-particle":"","family":"Rivera-Gaxiola","given":"M","non-dropping-particle":"","parse-names":false,"suffix":""},{"dropping-particle":"","family":"Silva-Pereyra","given":"J F","non-dropping-particle":"","parse-names":false,"suffix":""},{"dropping-particle":"","family":"Kuhl","given":"P K","non-dropping-particle":"","parse-names":false,"suffix":""}],"container-title":"Early language development: bridging brain and behaviour, Trends in language acquisition research series","editor":[{"dropping-particle":"","family":"Friederici","given":"A D","non-dropping-particle":"","parse-names":false,"suffix":""},{"dropping-particle":"","family":"Thierry","given":"G","non-dropping-particle":"","parse-names":false,"suffix":""}],"id":"ITEM-4","issued":{"date-parts":[["2008"]]},"page":"24-64","publisher":"John Benjamins","publisher-place":"Amsterdam/The Netherlands","title":"Event-related potential studies of early language processing at the phoneme, word, and sentence levels","type":"chapter","volume":"5"},"uris":["http://www.mendeley.com/documents/?uuid=ff1a2e32-080f-4c5b-bace-7c98b8fab5b2"]},{"id":"ITEM-5","itemData":{"DOI":"10.1111/j.1467-7687.2005.00403.x","ISSN":"1363-755X","author":[{"dropping-particle":"","family":"Rivera-Gaxiola","given":"Maritza","non-dropping-particle":"","parse-names":false,"suffix":""},{"dropping-particle":"","family":"Silva-Pereyra","given":"Juan","non-dropping-particle":"","parse-names":false,"suffix":""},{"dropping-particle":"","family":"Kuhl","given":"Patricia K.","non-dropping-particle":"","parse-names":false,"suffix":""}],"container-title":"Developmental Science","id":"ITEM-5","issue":"2","issued":{"date-parts":[["2005","3","1"]]},"page":"162-172","publisher":"Blackwell Publishing, Ltd.","title":"Brain potentials to native and non-native speech contrasts in 7- and 11-month-old American infants","type":"article-journal","volume":"8"},"uris":["http://www.mendeley.com/documents/?uuid=3296572a-28b2-3dee-8571-eef1a587bf67"]},{"id":"ITEM-6","itemData":{"DOI":"10.1016/j.cognition.2005.04.007","ISBN":"0010-0277 (Print)\\r0010-0277 (Linking)","ISSN":"0010-0277","PMID":"16115614","abstract":"To trace how age and language experience shape the discrimination of native and non-native phonetic contrasts, we compared 4-year-olds learning either English or French or both and simultaneous bilingual adults on their ability to discriminate the English /d-th/ contrast. Findings show that the ability to discriminate the native English contrast improved with age. However, in the absence of experience with this contrast, discrimination of French children and adults remained unchanged during development. Furthermore, although simultaneous bilingual and monolingual English adults were comparable, children exposed to both English and French were poorer at discriminating this contrast when compared to monolingual English-learning 4-year-olds. Thus, language experience facilitates perception of the English /d-th/ contrast and this facilitation occurs later in development when English and French are acquired simultaneously. The difference between bilingual and monolingual acquisition has implications for language organization in children with simultaneous exposure.","author":[{"dropping-particle":"","family":"Sundara","given":"Megha","non-dropping-particle":"","parse-names":false,"suffix":""},{"dropping-particle":"","family":"Polka","given":"Linda","non-dropping-particle":"","parse-names":false,"suffix":""},{"dropping-particle":"","family":"Genesee","given":"Fred","non-dropping-particle":"","parse-names":false,"suffix":""}],"container-title":"Cognition","id":"ITEM-6","issue":"2","issued":{"date-parts":[["2006"]]},"page":"369-88","title":"Language-experience facilitates discrimination of /d-th/ in monolingual and bilingual acquisition of English.","type":"article-journal","volume":"100"},"uris":["http://www.mendeley.com/documents/?uuid=4213dfe2-f586-4479-8193-c1b374d072c8"]}],"mendeley":{"formattedCitation":"(Cheour et al. 1998; P. K Kuhl et al. 1992; P K Kuhl et al. 2006; Conboy et al. 2008; Rivera-Gaxiola, Silva-Pereyra, and Kuhl 2005; Sundara, Polka, and Genesee 2006)","plainTextFormattedCitation":"(Cheour et al. 1998; P. K Kuhl et al. 1992; P K Kuhl et al. 2006; Conboy et al. 2008; Rivera-Gaxiola, Silva-Pereyra, and Kuhl 2005; Sundara, Polka, and Genesee 2006)","previouslyFormattedCitation":"(12–17)"},"properties":{"noteIndex":0},"schema":"https://github.com/citation-style-language/schema/raw/master/csl-citation.json"}</w:instrText>
      </w:r>
      <w:r w:rsidRPr="00865E28">
        <w:fldChar w:fldCharType="separate"/>
      </w:r>
      <w:r w:rsidRPr="001B416D">
        <w:rPr>
          <w:noProof/>
        </w:rPr>
        <w:t>(Cheour et al. 1998; P. K Kuhl et al. 1992; P K Kuhl et al. 2006; Conboy et al. 2008; Rivera-Gaxiola, Silva-Pereyra, and Kuhl 2005; Sundara, Polka, and Genesee 2006)</w:t>
      </w:r>
      <w:r w:rsidRPr="00865E28">
        <w:fldChar w:fldCharType="end"/>
      </w:r>
      <w:r w:rsidRPr="00865E28">
        <w:t xml:space="preserve">. Along with this, we also know that information like speech sounds is typically perceived as discrete categories as opposed to gradual instances when there is a change in some variable along a continuum </w:t>
      </w:r>
      <w:r w:rsidRPr="00865E28">
        <w:fldChar w:fldCharType="begin" w:fldLock="1"/>
      </w:r>
      <w:r>
        <w:instrText>ADDIN CSL_CITATION {"citationItems":[{"id":"ITEM-1","itemData":{"DOI":"10.2307/417480","ISBN":"0262600366","ISSN":"00978507","abstract":"jacket: \"The Discovery of Spoken Language\" marks one of the 1st efforts to integrate the field of infant speech perception research into the general study of language acquisition. It reviews research on the acquisition of language during the 1st year of life, focusing primarily on how normally developing infants learn the organization of native language sound patterns. /// [The author] examines the initial capacities that infants possess for discriminating and categorizing speech sounds and how these capacities evolve as infants gain experience with native language input. Considerable attention is paid to ways speech perception capacities develop so that listeners can recognize words in fluent speech. Jusczyk also looks at how infants' growing knowledge of native language sound patterns may facilitate the acquisition of other aspects of language organization, and he discusses the relationship between the learner's developing capacities for perceiving and producing speech. (PsycINFO Database Record (c) 2000 APA, all rights reserved):","author":[{"dropping-particle":"","family":"Ingram","given":"David","non-dropping-particle":"","parse-names":false,"suffix":""},{"dropping-particle":"","family":"Jusczyk","given":"Peter","non-dropping-particle":"","parse-names":false,"suffix":""}],"container-title":"Language","id":"ITEM-1","issue":"1","issued":{"date-parts":[["1999"]]},"number-of-pages":"131","title":"The Discovery of Spoken Language","type":"book","volume":"75"},"uris":["http://www.mendeley.com/documents/?uuid=8e600706-177f-4d67-b107-16703bd2abb1"]}],"mendeley":{"formattedCitation":"(Ingram and Jusczyk 1999)","plainTextFormattedCitation":"(Ingram and Jusczyk 1999)","previouslyFormattedCitation":"(18)"},"properties":{"noteIndex":0},"schema":"https://github.com/citation-style-language/schema/raw/master/csl-citation.json"}</w:instrText>
      </w:r>
      <w:r w:rsidRPr="00865E28">
        <w:fldChar w:fldCharType="separate"/>
      </w:r>
      <w:r w:rsidRPr="001B416D">
        <w:rPr>
          <w:noProof/>
        </w:rPr>
        <w:t>(Ingram and Jusczyk 1999)</w:t>
      </w:r>
      <w:r w:rsidRPr="00865E28">
        <w:fldChar w:fldCharType="end"/>
      </w:r>
      <w:r w:rsidRPr="00865E28">
        <w:t>.  In our paradigm</w:t>
      </w:r>
      <w:r w:rsidR="0026219C">
        <w:t>,</w:t>
      </w:r>
      <w:r w:rsidRPr="00865E28">
        <w:t xml:space="preserve"> we use categorical tokens of syllables /</w:t>
      </w:r>
      <w:proofErr w:type="spellStart"/>
      <w:r w:rsidRPr="00865E28">
        <w:t>ba</w:t>
      </w:r>
      <w:proofErr w:type="spellEnd"/>
      <w:r w:rsidRPr="00865E28">
        <w:t>/ and /</w:t>
      </w:r>
      <w:proofErr w:type="spellStart"/>
      <w:r w:rsidRPr="00865E28">
        <w:t>wa</w:t>
      </w:r>
      <w:proofErr w:type="spellEnd"/>
      <w:r w:rsidRPr="00865E28">
        <w:t xml:space="preserve">/ as deviants </w:t>
      </w:r>
      <w:r w:rsidR="003F1F35">
        <w:t xml:space="preserve">along with a standard CV </w:t>
      </w:r>
      <w:r w:rsidRPr="00865E28">
        <w:t xml:space="preserve">syllable </w:t>
      </w:r>
      <w:r w:rsidR="003F1F35">
        <w:t xml:space="preserve">conveying a consonantal onset with pre-voicing period (VOT) halfway between VOT durations in deviants. As such, the standard stimulus is equally likely to be </w:t>
      </w:r>
      <w:r w:rsidRPr="00865E28">
        <w:t xml:space="preserve">perceived </w:t>
      </w:r>
      <w:r w:rsidR="003F1F35">
        <w:t>as either deviant CV in a sampling of</w:t>
      </w:r>
      <w:r w:rsidR="003F1F35" w:rsidRPr="00865E28">
        <w:t xml:space="preserve"> English speaking</w:t>
      </w:r>
      <w:r w:rsidRPr="00865E28">
        <w:t xml:space="preserve">. </w:t>
      </w:r>
      <w:r w:rsidR="003F1F35">
        <w:t xml:space="preserve">Thus, we reasoned that infants at 2-months will hear three distinct CV stimulus and present with typical (adult-like) mismatch activity. However, in light of early phonetic learning, by 6-months, infants </w:t>
      </w:r>
      <w:r w:rsidRPr="00865E28">
        <w:t xml:space="preserve">are less likely to hear three distinct </w:t>
      </w:r>
      <w:r>
        <w:t>syllables</w:t>
      </w:r>
      <w:r w:rsidR="003F1F35">
        <w:t>, and thus</w:t>
      </w:r>
      <w:r w:rsidRPr="00865E28">
        <w:t xml:space="preserve"> show </w:t>
      </w:r>
      <w:r w:rsidR="003F1F35">
        <w:t xml:space="preserve">differential or degraded auditory mismatch activity due to the emergence of categorical phonological </w:t>
      </w:r>
      <w:r w:rsidR="00AE40D8">
        <w:t>processing</w:t>
      </w:r>
      <w:r w:rsidRPr="00865E28">
        <w:t>.</w:t>
      </w:r>
    </w:p>
    <w:p w14:paraId="5D3C4D51" w14:textId="46EBD2A9" w:rsidR="003C0880" w:rsidRDefault="003C0880" w:rsidP="0013753E">
      <w:pPr>
        <w:pStyle w:val="Heading1"/>
      </w:pPr>
      <w:r>
        <w:lastRenderedPageBreak/>
        <w:t>Materials &amp; Methods</w:t>
      </w:r>
    </w:p>
    <w:p w14:paraId="6D6EF8A9" w14:textId="77777777" w:rsidR="003C0880" w:rsidRDefault="003C0880" w:rsidP="0013753E">
      <w:pPr>
        <w:pStyle w:val="Heading2"/>
      </w:pPr>
      <w:r>
        <w:t>Subjects</w:t>
      </w:r>
    </w:p>
    <w:p w14:paraId="55465C3C" w14:textId="1F7E752E" w:rsidR="003C0880" w:rsidRPr="00876F32" w:rsidRDefault="001F5278" w:rsidP="00060EAF">
      <w:pPr>
        <w:rPr>
          <w:rFonts w:ascii="Arial" w:eastAsia="Times New Roman" w:hAnsi="Arial" w:cs="Arial"/>
          <w:color w:val="000000"/>
          <w:sz w:val="20"/>
          <w:szCs w:val="20"/>
        </w:rPr>
      </w:pPr>
      <w:r>
        <w:t>Seventy</w:t>
      </w:r>
      <w:r w:rsidR="003C0880">
        <w:t>-</w:t>
      </w:r>
      <w:r w:rsidR="00876F32">
        <w:t>five</w:t>
      </w:r>
      <w:r w:rsidR="003C0880">
        <w:t xml:space="preserve"> </w:t>
      </w:r>
      <w:r w:rsidR="00876F32">
        <w:t xml:space="preserve">(34 male) </w:t>
      </w:r>
      <w:r w:rsidR="003C0880">
        <w:t xml:space="preserve">typically developing (TD) English-learning infants </w:t>
      </w:r>
      <w:r w:rsidR="00876F32">
        <w:t xml:space="preserve">between 2-4 months-age </w:t>
      </w:r>
      <w:r w:rsidR="003C0880">
        <w:t xml:space="preserve">were recruited for the study. At the time of the initial visitation, children were on average </w:t>
      </w:r>
      <w:r w:rsidR="00876F32" w:rsidRPr="00876F32">
        <w:rPr>
          <w:rFonts w:ascii="Arial" w:eastAsia="Times New Roman" w:hAnsi="Arial" w:cs="Arial"/>
          <w:color w:val="000000"/>
          <w:sz w:val="20"/>
          <w:szCs w:val="20"/>
        </w:rPr>
        <w:t>7</w:t>
      </w:r>
      <w:r w:rsidR="005D5E57">
        <w:rPr>
          <w:rFonts w:ascii="Arial" w:eastAsia="Times New Roman" w:hAnsi="Arial" w:cs="Arial"/>
          <w:color w:val="000000"/>
          <w:sz w:val="20"/>
          <w:szCs w:val="20"/>
        </w:rPr>
        <w:t>9</w:t>
      </w:r>
      <w:r w:rsidR="003C0880">
        <w:t>±</w:t>
      </w:r>
      <w:r w:rsidR="00876F32">
        <w:t>30.2</w:t>
      </w:r>
      <w:r w:rsidR="003C0880">
        <w:t xml:space="preserve"> (M±STD) days old, and based on parental reporting</w:t>
      </w:r>
      <w:r w:rsidR="00CC35F2">
        <w:t>,</w:t>
      </w:r>
      <w:r w:rsidR="003C0880">
        <w:t xml:space="preserve"> were born </w:t>
      </w:r>
      <w:r w:rsidR="005D5E57">
        <w:t xml:space="preserve">at </w:t>
      </w:r>
      <w:r w:rsidR="00CC35F2">
        <w:t>full-term</w:t>
      </w:r>
      <w:r w:rsidR="005D5E57">
        <w:t xml:space="preserve"> </w:t>
      </w:r>
      <w:r w:rsidR="003C0880">
        <w:t>between 39</w:t>
      </w:r>
      <w:r w:rsidR="0013753E">
        <w:t xml:space="preserve"> - </w:t>
      </w:r>
      <w:r w:rsidR="003C0880">
        <w:t>42 weeks gestational age</w:t>
      </w:r>
      <w:r w:rsidR="005D5E57">
        <w:t xml:space="preserve">; on average weighing </w:t>
      </w:r>
      <w:r w:rsidR="003C0880">
        <w:t xml:space="preserve">between </w:t>
      </w:r>
      <w:r w:rsidR="005D5E57">
        <w:rPr>
          <w:rFonts w:ascii="Arial" w:eastAsia="Times New Roman" w:hAnsi="Arial" w:cs="Arial"/>
          <w:color w:val="000000"/>
          <w:sz w:val="20"/>
          <w:szCs w:val="20"/>
        </w:rPr>
        <w:t>8</w:t>
      </w:r>
      <w:r w:rsidR="005D5E57">
        <w:t xml:space="preserve">±2.0 </w:t>
      </w:r>
      <w:r w:rsidR="003C0880">
        <w:t xml:space="preserve">lbs. and head </w:t>
      </w:r>
      <w:r w:rsidR="005D5E57">
        <w:t>sized 40</w:t>
      </w:r>
      <w:r w:rsidR="003C0880">
        <w:t>±</w:t>
      </w:r>
      <w:r w:rsidR="005D5E57">
        <w:t>1.6</w:t>
      </w:r>
      <w:r w:rsidR="003C0880">
        <w:t xml:space="preserve"> cm</w:t>
      </w:r>
      <w:r w:rsidR="005D5E57">
        <w:t xml:space="preserve"> in circumference</w:t>
      </w:r>
      <w:r w:rsidR="003C0880">
        <w:t xml:space="preserve">. Of </w:t>
      </w:r>
      <w:r>
        <w:t>the total</w:t>
      </w:r>
      <w:r w:rsidR="00CC35F2">
        <w:t xml:space="preserve">, </w:t>
      </w:r>
      <w:r w:rsidR="005D5E57">
        <w:t>39</w:t>
      </w:r>
      <w:r w:rsidR="00CC35F2">
        <w:t xml:space="preserve"> infants</w:t>
      </w:r>
      <w:r w:rsidR="003C0880">
        <w:t xml:space="preserve"> (</w:t>
      </w:r>
      <w:r w:rsidR="005D5E57">
        <w:t>17</w:t>
      </w:r>
      <w:r w:rsidR="003C0880">
        <w:t xml:space="preserve"> male</w:t>
      </w:r>
      <w:r w:rsidR="00CC35F2">
        <w:t xml:space="preserve">, </w:t>
      </w:r>
      <w:r w:rsidR="003C0880">
        <w:t xml:space="preserve">average </w:t>
      </w:r>
      <w:r w:rsidR="00CC35F2">
        <w:t xml:space="preserve">age </w:t>
      </w:r>
      <w:r w:rsidR="003C0880">
        <w:t>192±6.</w:t>
      </w:r>
      <w:r w:rsidR="005D5E57">
        <w:t>5</w:t>
      </w:r>
      <w:r w:rsidR="003C0880">
        <w:t xml:space="preserve"> days old, </w:t>
      </w:r>
      <w:r w:rsidR="00CC35F2">
        <w:t xml:space="preserve">average </w:t>
      </w:r>
      <w:r w:rsidR="003C0880">
        <w:t>head circumference 44±1.</w:t>
      </w:r>
      <w:r w:rsidR="005D5E57">
        <w:t>8</w:t>
      </w:r>
      <w:r w:rsidR="003C0880">
        <w:t xml:space="preserve"> cm</w:t>
      </w:r>
      <w:r w:rsidR="00CC35F2">
        <w:t xml:space="preserve">) returned for a follow-up MEG examination </w:t>
      </w:r>
      <w:r w:rsidR="005D5E57">
        <w:t>at</w:t>
      </w:r>
      <w:r w:rsidR="00CC35F2">
        <w:t xml:space="preserve"> six-months-age</w:t>
      </w:r>
      <w:r w:rsidR="003C0880">
        <w:t>.</w:t>
      </w:r>
      <w:r w:rsidR="00CC35F2">
        <w:t xml:space="preserve"> </w:t>
      </w:r>
      <w:r w:rsidR="00060EAF">
        <w:t>Children</w:t>
      </w:r>
      <w:r w:rsidR="00CC35F2">
        <w:t xml:space="preserve"> </w:t>
      </w:r>
      <w:r w:rsidR="00060EAF">
        <w:t xml:space="preserve">included here had no </w:t>
      </w:r>
      <w:r w:rsidR="00CC35F2">
        <w:t xml:space="preserve">history of ear infections or other hearing difficulties. </w:t>
      </w:r>
      <w:r w:rsidR="003C0880">
        <w:t xml:space="preserve"> Ethical approval was obtained from the University of Washington Human Subjects Division. </w:t>
      </w:r>
      <w:r w:rsidR="0013753E">
        <w:t>As per</w:t>
      </w:r>
      <w:r w:rsidR="00060EAF">
        <w:t xml:space="preserve"> the Declaration of Helsinki</w:t>
      </w:r>
      <w:r w:rsidR="0013753E">
        <w:t>,</w:t>
      </w:r>
      <w:r w:rsidR="00060EAF">
        <w:t xml:space="preserve"> the parents</w:t>
      </w:r>
      <w:r w:rsidR="003C0880">
        <w:t xml:space="preserve"> or legal guardians of all </w:t>
      </w:r>
      <w:r w:rsidR="00060EAF">
        <w:t>children</w:t>
      </w:r>
      <w:r w:rsidR="003C0880">
        <w:t xml:space="preserve"> provided informed written </w:t>
      </w:r>
      <w:r w:rsidR="0013753E">
        <w:t>before</w:t>
      </w:r>
      <w:r w:rsidR="00060EAF">
        <w:t xml:space="preserve"> participation.</w:t>
      </w:r>
      <w:r w:rsidR="003C0880">
        <w:t xml:space="preserve"> </w:t>
      </w:r>
    </w:p>
    <w:p w14:paraId="074D58EB" w14:textId="77777777" w:rsidR="003C0880" w:rsidRDefault="003C0880" w:rsidP="0013753E">
      <w:pPr>
        <w:pStyle w:val="Heading2"/>
      </w:pPr>
      <w:r>
        <w:t>Stimuli</w:t>
      </w:r>
    </w:p>
    <w:p w14:paraId="3D58F129" w14:textId="11A24E48" w:rsidR="003C0880" w:rsidRDefault="00CC35F2" w:rsidP="0013753E">
      <w:r>
        <w:t>Stimuli consisted</w:t>
      </w:r>
      <w:r w:rsidR="003C0880">
        <w:t xml:space="preserve"> </w:t>
      </w:r>
      <w:r>
        <w:t xml:space="preserve">of </w:t>
      </w:r>
      <w:r w:rsidR="000B12A2">
        <w:t xml:space="preserve">prototype tokens </w:t>
      </w:r>
      <w:r w:rsidR="00060EAF">
        <w:t>consonant-vowel</w:t>
      </w:r>
      <w:r w:rsidR="003C0880">
        <w:t xml:space="preserve"> (CV) </w:t>
      </w:r>
      <w:r>
        <w:t>syllabic speech segments (</w:t>
      </w:r>
      <w:r w:rsidR="003C0880">
        <w:t>/</w:t>
      </w:r>
      <w:proofErr w:type="spellStart"/>
      <w:r w:rsidR="003C0880">
        <w:t>ba</w:t>
      </w:r>
      <w:proofErr w:type="spellEnd"/>
      <w:r w:rsidR="003C0880">
        <w:t>/ and /</w:t>
      </w:r>
      <w:proofErr w:type="spellStart"/>
      <w:r w:rsidR="003C0880">
        <w:t>wa</w:t>
      </w:r>
      <w:proofErr w:type="spellEnd"/>
      <w:r w:rsidR="003C0880">
        <w:t>/</w:t>
      </w:r>
      <w:r>
        <w:t>) synthesized to uniquely convey a phonological VOT contrast between plosive-labial</w:t>
      </w:r>
      <w:r w:rsidR="003C0880">
        <w:t xml:space="preserve"> </w:t>
      </w:r>
      <w:r w:rsidR="00554F6B">
        <w:t>[</w:t>
      </w:r>
      <w:r w:rsidR="00554F6B" w:rsidRPr="00554F6B">
        <w:rPr>
          <w:i/>
          <w:iCs/>
        </w:rPr>
        <w:t>b</w:t>
      </w:r>
      <w:r w:rsidR="00554F6B" w:rsidRPr="00554F6B">
        <w:t>]</w:t>
      </w:r>
      <w:r w:rsidR="00554F6B">
        <w:t xml:space="preserve"> and liquid [</w:t>
      </w:r>
      <w:r w:rsidR="00554F6B" w:rsidRPr="00554F6B">
        <w:rPr>
          <w:i/>
          <w:iCs/>
        </w:rPr>
        <w:t>w</w:t>
      </w:r>
      <w:r w:rsidR="00554F6B">
        <w:t>] consonants (</w:t>
      </w:r>
      <w:proofErr w:type="spellStart"/>
      <w:r w:rsidR="00554F6B">
        <w:t>Pisoni</w:t>
      </w:r>
      <w:proofErr w:type="spellEnd"/>
      <w:r w:rsidR="00554F6B">
        <w:t xml:space="preserve">, Carrell &amp; </w:t>
      </w:r>
      <w:proofErr w:type="spellStart"/>
      <w:r w:rsidR="00554F6B">
        <w:t>Gans</w:t>
      </w:r>
      <w:proofErr w:type="spellEnd"/>
      <w:r w:rsidR="00554F6B">
        <w:t xml:space="preserve">, 1983).  Briefly, the VOT contrast </w:t>
      </w:r>
      <w:r w:rsidR="000B12A2">
        <w:t>consisted of</w:t>
      </w:r>
      <w:r w:rsidR="00C1542B">
        <w:t xml:space="preserve"> </w:t>
      </w:r>
      <w:r w:rsidR="000B12A2">
        <w:t>consonant segments with</w:t>
      </w:r>
      <w:r w:rsidR="00554F6B">
        <w:t xml:space="preserve"> a 20-ms period of low amplitude pre-voicing (</w:t>
      </w:r>
      <w:r w:rsidR="000B12A2">
        <w:t>[</w:t>
      </w:r>
      <w:r w:rsidR="00554F6B">
        <w:t>b</w:t>
      </w:r>
      <w:r w:rsidR="000B12A2">
        <w:t>]</w:t>
      </w:r>
      <w:r w:rsidR="00554F6B">
        <w:t xml:space="preserve"> 15ms,</w:t>
      </w:r>
      <w:r w:rsidR="000B12A2">
        <w:t xml:space="preserve"> and</w:t>
      </w:r>
      <w:r w:rsidR="00554F6B">
        <w:t xml:space="preserve"> </w:t>
      </w:r>
      <w:r w:rsidR="000B12A2">
        <w:t>[</w:t>
      </w:r>
      <w:r w:rsidR="00554F6B">
        <w:t>w</w:t>
      </w:r>
      <w:r w:rsidR="000B12A2">
        <w:t xml:space="preserve">] </w:t>
      </w:r>
      <w:r w:rsidR="00554F6B">
        <w:t xml:space="preserve">45ms) </w:t>
      </w:r>
      <w:r w:rsidR="00DB0425">
        <w:t xml:space="preserve">followed by variable first and second </w:t>
      </w:r>
      <w:r w:rsidR="00554F6B">
        <w:t>formant transitions</w:t>
      </w:r>
      <w:r w:rsidR="00DB0425">
        <w:t xml:space="preserve"> (F1, F2)</w:t>
      </w:r>
      <w:r w:rsidR="00554F6B">
        <w:t xml:space="preserve">, </w:t>
      </w:r>
      <w:r w:rsidR="00DB0425">
        <w:t>where</w:t>
      </w:r>
      <w:r w:rsidR="00554F6B">
        <w:t xml:space="preserve"> F1 started at 234 Hz and rose linearly to 769 Hz</w:t>
      </w:r>
      <w:r w:rsidR="00DB0425">
        <w:t xml:space="preserve">, and </w:t>
      </w:r>
      <w:r w:rsidR="00554F6B">
        <w:t>F2</w:t>
      </w:r>
      <w:r w:rsidR="00DB0425">
        <w:t xml:space="preserve"> </w:t>
      </w:r>
      <w:r w:rsidR="00554F6B">
        <w:t xml:space="preserve">started at 616 Hz and rose linearly to a </w:t>
      </w:r>
      <w:r w:rsidR="00060EAF">
        <w:t>steady-state</w:t>
      </w:r>
      <w:r w:rsidR="00554F6B">
        <w:t xml:space="preserve"> value of 1232 Hz. For the </w:t>
      </w:r>
      <w:r w:rsidR="00060EAF">
        <w:t>steady-state</w:t>
      </w:r>
      <w:r w:rsidR="00554F6B">
        <w:t xml:space="preserve"> vowel segment</w:t>
      </w:r>
      <w:r w:rsidR="00060EAF">
        <w:t>s</w:t>
      </w:r>
      <w:r w:rsidR="00DB0425">
        <w:t>,</w:t>
      </w:r>
      <w:r w:rsidR="00554F6B">
        <w:t xml:space="preserve"> </w:t>
      </w:r>
      <w:r w:rsidR="00060EAF">
        <w:t xml:space="preserve">F3 – F5 </w:t>
      </w:r>
      <w:r w:rsidR="00554F6B">
        <w:t xml:space="preserve">energy levels were constant at 2862 Hz, 3600 Hz, and 3850 Hz. </w:t>
      </w:r>
      <w:r w:rsidR="003C0880">
        <w:t>(</w:t>
      </w:r>
      <w:r>
        <w:t>cf. f</w:t>
      </w:r>
      <w:r w:rsidR="003C0880">
        <w:t>ig</w:t>
      </w:r>
      <w:r>
        <w:t xml:space="preserve"> 1</w:t>
      </w:r>
      <w:r w:rsidR="003C0880">
        <w:t>)</w:t>
      </w:r>
      <w:r>
        <w:t xml:space="preserve">. </w:t>
      </w:r>
      <w:r w:rsidR="00060EAF">
        <w:t xml:space="preserve">Speech sounds </w:t>
      </w:r>
      <w:r w:rsidR="003C0880">
        <w:t xml:space="preserve">were </w:t>
      </w:r>
      <w:r w:rsidR="00060EAF">
        <w:t>delivered as digital audio files (</w:t>
      </w:r>
      <w:r w:rsidR="003C0880">
        <w:t>325ms in duration</w:t>
      </w:r>
      <w:r w:rsidR="00060EAF">
        <w:t>) at 65 dB SL via a free-field speaker situated 1 m center-front of the subject, with digital-to-analog conversion and amplification (Tucker-Davis Technologies).</w:t>
      </w:r>
    </w:p>
    <w:p w14:paraId="182877CE" w14:textId="77777777" w:rsidR="003C0880" w:rsidRDefault="003C0880" w:rsidP="0013753E">
      <w:pPr>
        <w:pStyle w:val="Heading2"/>
      </w:pPr>
      <w:r>
        <w:t>Stimulation</w:t>
      </w:r>
    </w:p>
    <w:p w14:paraId="1C4F90A0" w14:textId="309E1B14" w:rsidR="00226302" w:rsidRDefault="00C1542B" w:rsidP="00226302">
      <w:r>
        <w:t>To evoke t</w:t>
      </w:r>
      <w:r w:rsidR="003C0880">
        <w:t xml:space="preserve">he </w:t>
      </w:r>
      <w:r w:rsidR="0013753E">
        <w:t>auditory evoked mismatch</w:t>
      </w:r>
      <w:r>
        <w:t xml:space="preserve">, we used a multi-deviant auditory oddball paradigm with variable stimulus onset asynchrony (Refs). Stimulus sound files </w:t>
      </w:r>
      <w:r w:rsidR="0013753E">
        <w:t>response</w:t>
      </w:r>
      <w:r>
        <w:t xml:space="preserve"> containing CV segments were presented in </w:t>
      </w:r>
      <w:r w:rsidR="00B00E3D">
        <w:t>pseudo-randomized arrangements</w:t>
      </w:r>
      <w:r>
        <w:t xml:space="preserve"> of</w:t>
      </w:r>
      <w:r w:rsidR="00B00E3D">
        <w:t xml:space="preserve"> </w:t>
      </w:r>
      <w:r>
        <w:t xml:space="preserve">consecutive </w:t>
      </w:r>
      <w:r w:rsidR="00B00E3D">
        <w:t>oddball stimuli train</w:t>
      </w:r>
      <w:r w:rsidR="00226302">
        <w:t>.</w:t>
      </w:r>
      <w:r w:rsidR="000B12A2">
        <w:t xml:space="preserve"> The standard stimulus was </w:t>
      </w:r>
      <w:r w:rsidR="00226302">
        <w:t xml:space="preserve">a CV token consisting of a consonantal segment with a </w:t>
      </w:r>
      <w:r w:rsidR="000B12A2">
        <w:t>30ms</w:t>
      </w:r>
      <w:r w:rsidR="00226302">
        <w:t xml:space="preserve"> or </w:t>
      </w:r>
      <w:r>
        <w:t>mid-point</w:t>
      </w:r>
      <w:r w:rsidR="00226302">
        <w:t xml:space="preserve"> VOT yielding that was</w:t>
      </w:r>
      <w:r>
        <w:t xml:space="preserve"> perceptually ambiguous</w:t>
      </w:r>
      <w:r w:rsidR="00B00E3D">
        <w:t>, which means</w:t>
      </w:r>
      <w:r w:rsidR="00226302">
        <w:t xml:space="preserve"> that the standard stimulus was categorically perceived as /</w:t>
      </w:r>
      <w:proofErr w:type="spellStart"/>
      <w:r w:rsidR="00226302">
        <w:t>ba</w:t>
      </w:r>
      <w:proofErr w:type="spellEnd"/>
      <w:r w:rsidR="00226302">
        <w:t>/ or /</w:t>
      </w:r>
      <w:proofErr w:type="spellStart"/>
      <w:r w:rsidR="00226302">
        <w:t>wa</w:t>
      </w:r>
      <w:proofErr w:type="spellEnd"/>
      <w:r w:rsidR="00226302">
        <w:t xml:space="preserve">/ at chance </w:t>
      </w:r>
      <w:r w:rsidR="00B00E3D">
        <w:t xml:space="preserve">in a </w:t>
      </w:r>
      <w:r w:rsidR="00226302">
        <w:t>randomly chosen sample of</w:t>
      </w:r>
      <w:r>
        <w:t xml:space="preserve"> native American-English speaking adults (supp). </w:t>
      </w:r>
      <w:r w:rsidR="00226302">
        <w:t xml:space="preserve">For each subject, </w:t>
      </w:r>
      <w:r w:rsidR="00B00E3D">
        <w:t>oddball</w:t>
      </w:r>
      <w:r w:rsidR="00226302">
        <w:t xml:space="preserve"> </w:t>
      </w:r>
      <w:r>
        <w:t xml:space="preserve">stimuli were </w:t>
      </w:r>
      <w:r w:rsidR="00226302">
        <w:t>arranged,</w:t>
      </w:r>
      <w:r>
        <w:t xml:space="preserve"> such that</w:t>
      </w:r>
      <w:r w:rsidR="00226302">
        <w:t>:</w:t>
      </w:r>
      <w:r>
        <w:t xml:space="preserve"> (a) the </w:t>
      </w:r>
      <w:r w:rsidR="003C0880">
        <w:t xml:space="preserve">same deviant never occurred consecutively and </w:t>
      </w:r>
      <w:r>
        <w:t xml:space="preserve">(b) a deviant </w:t>
      </w:r>
      <w:r w:rsidR="003C0880">
        <w:t xml:space="preserve">was always separated by at least </w:t>
      </w:r>
      <w:r w:rsidR="00060EAF">
        <w:t>three</w:t>
      </w:r>
      <w:r w:rsidR="003C0880">
        <w:t xml:space="preserve"> occurrences of the standard. </w:t>
      </w:r>
      <w:r w:rsidR="001F5278">
        <w:t>Each stimulus was separated by onset asynchrony of 1.0 ± 0.5s [</w:t>
      </w:r>
      <w:proofErr w:type="spellStart"/>
      <w:r w:rsidR="001F5278">
        <w:t>Expyfun</w:t>
      </w:r>
      <w:proofErr w:type="spellEnd"/>
      <w:r w:rsidR="001F5278">
        <w:t>]. At the onset of each session</w:t>
      </w:r>
      <w:r w:rsidR="0026219C">
        <w:t>,</w:t>
      </w:r>
      <w:r w:rsidR="001F5278">
        <w:t xml:space="preserve"> </w:t>
      </w:r>
      <w:r w:rsidR="003C0880">
        <w:t xml:space="preserve">80 consecutive trials of the standard stimulus were presented </w:t>
      </w:r>
      <w:r w:rsidR="001F5278">
        <w:t xml:space="preserve">to establish </w:t>
      </w:r>
      <w:r w:rsidR="0026219C">
        <w:t>a full</w:t>
      </w:r>
      <w:r w:rsidR="001F5278">
        <w:t xml:space="preserve"> auditory memory trace</w:t>
      </w:r>
      <w:r w:rsidR="003C0880">
        <w:t xml:space="preserve">. Each </w:t>
      </w:r>
      <w:r w:rsidR="001F5278">
        <w:t>recording session lasted approximately 15 minutes in length</w:t>
      </w:r>
      <w:r w:rsidR="0026219C">
        <w:t>,</w:t>
      </w:r>
      <w:r w:rsidR="001F5278">
        <w:t xml:space="preserve"> yielding 680</w:t>
      </w:r>
      <w:r w:rsidR="003C0880">
        <w:t xml:space="preserve"> </w:t>
      </w:r>
      <w:r w:rsidR="001F5278">
        <w:t xml:space="preserve">trials of </w:t>
      </w:r>
      <w:r w:rsidR="003C0880">
        <w:t xml:space="preserve">auditory </w:t>
      </w:r>
      <w:r w:rsidR="001F5278">
        <w:t>evoked response field data per subject</w:t>
      </w:r>
      <w:r w:rsidR="00226302">
        <w:t xml:space="preserve">. </w:t>
      </w:r>
    </w:p>
    <w:p w14:paraId="31700B18" w14:textId="7B3D163B" w:rsidR="00226302" w:rsidRPr="00B87C42" w:rsidRDefault="00226302" w:rsidP="00226302">
      <w:pPr>
        <w:pStyle w:val="Heading2"/>
      </w:pPr>
      <w:r>
        <w:lastRenderedPageBreak/>
        <w:t>MEG data</w:t>
      </w:r>
      <w:r w:rsidRPr="00B87C42">
        <w:t xml:space="preserve"> acquisition</w:t>
      </w:r>
    </w:p>
    <w:p w14:paraId="3266614D" w14:textId="35FA2CFA" w:rsidR="00226302" w:rsidRPr="00B87C42" w:rsidRDefault="00226302" w:rsidP="00226302">
      <w:r>
        <w:t>As permitted</w:t>
      </w:r>
      <w:r w:rsidR="0026219C">
        <w:t>,</w:t>
      </w:r>
      <w:r>
        <w:t xml:space="preserve"> all data acquisition, processing procedures were carried out </w:t>
      </w:r>
      <w:r w:rsidR="0026219C">
        <w:t>per</w:t>
      </w:r>
      <w:r>
        <w:t xml:space="preserve"> recommendations in </w:t>
      </w:r>
      <w:proofErr w:type="gramStart"/>
      <w:r>
        <w:t>[ ]</w:t>
      </w:r>
      <w:proofErr w:type="gramEnd"/>
      <w:r>
        <w:t>. Each individual infant</w:t>
      </w:r>
      <w:r w:rsidRPr="00B87C42">
        <w:t xml:space="preserve"> </w:t>
      </w:r>
      <w:r w:rsidR="00B00E3D" w:rsidRPr="00B87C42">
        <w:t>was</w:t>
      </w:r>
      <w:r w:rsidRPr="00B87C42">
        <w:t xml:space="preserve"> prepared for </w:t>
      </w:r>
      <w:r>
        <w:t xml:space="preserve">MEG </w:t>
      </w:r>
      <w:r w:rsidRPr="00B87C42">
        <w:t>testing outside the MSR while a research assistant entertained them. A 3D position monitoring</w:t>
      </w:r>
      <w:r w:rsidR="00B00E3D">
        <w:t xml:space="preserve"> digitization</w:t>
      </w:r>
      <w:r w:rsidRPr="00B87C42">
        <w:t xml:space="preserve"> system (</w:t>
      </w:r>
      <w:proofErr w:type="spellStart"/>
      <w:r w:rsidRPr="00B87C42">
        <w:t>Polhemus</w:t>
      </w:r>
      <w:proofErr w:type="spellEnd"/>
      <w:r w:rsidRPr="00B87C42">
        <w:t xml:space="preserve">, </w:t>
      </w:r>
      <w:proofErr w:type="spellStart"/>
      <w:r w:rsidRPr="00B87C42">
        <w:t>Colhester</w:t>
      </w:r>
      <w:proofErr w:type="spellEnd"/>
      <w:r w:rsidRPr="00B87C42">
        <w:t xml:space="preserve">, VT) was used to record the locations of head position indicator (HPI) coils, cardinal (nasion, left/right preauricular) anatomical landmarks, and additional points (&gt; 100) covering the scalp. We used an infant seat made for use in the MEG scanner to record brain activity in participants. The </w:t>
      </w:r>
      <w:r w:rsidR="0026219C">
        <w:t>child’s</w:t>
      </w:r>
      <w:r w:rsidRPr="00B87C42">
        <w:t xml:space="preserve"> head was centered and positioned as high as possible relative to the MEG </w:t>
      </w:r>
      <w:proofErr w:type="spellStart"/>
      <w:r w:rsidRPr="00B87C42">
        <w:t>dewar</w:t>
      </w:r>
      <w:proofErr w:type="spellEnd"/>
      <w:r w:rsidRPr="00B87C42">
        <w:t xml:space="preserve">, using foam cushions and padding to adjust </w:t>
      </w:r>
      <w:r w:rsidR="0026219C">
        <w:t xml:space="preserve">the </w:t>
      </w:r>
      <w:r w:rsidRPr="00B87C42">
        <w:t xml:space="preserve">position for recording. All infants were awake and alert during recordings. A female research assistant entertained the infant using silent toys, </w:t>
      </w:r>
      <w:r w:rsidR="00B00E3D">
        <w:t>accompanied by</w:t>
      </w:r>
      <w:r w:rsidRPr="00B87C42">
        <w:t xml:space="preserve"> a silent video in the background throughout the recording session</w:t>
      </w:r>
      <w:r w:rsidR="00B00E3D">
        <w:t xml:space="preserve"> to maintain arousal</w:t>
      </w:r>
      <w:r w:rsidRPr="00B87C42">
        <w:t xml:space="preserve">. </w:t>
      </w:r>
      <w:r w:rsidR="00B00E3D">
        <w:t>Neuromagnetic MEG</w:t>
      </w:r>
      <w:r w:rsidRPr="00B87C42">
        <w:t xml:space="preserve"> signals </w:t>
      </w:r>
      <w:r w:rsidR="00B00E3D">
        <w:t xml:space="preserve">were recorded with </w:t>
      </w:r>
      <w:r w:rsidRPr="00B87C42">
        <w:t>a 306-channel whole-</w:t>
      </w:r>
      <w:r w:rsidR="00B00E3D">
        <w:t>head</w:t>
      </w:r>
      <w:r w:rsidRPr="00B87C42">
        <w:t xml:space="preserve"> MEG system (</w:t>
      </w:r>
      <w:proofErr w:type="spellStart"/>
      <w:r w:rsidRPr="00B87C42">
        <w:t>VectorView</w:t>
      </w:r>
      <w:proofErr w:type="spellEnd"/>
      <w:r w:rsidRPr="00B87C42">
        <w:t xml:space="preserve">™, Elekta </w:t>
      </w:r>
      <w:proofErr w:type="spellStart"/>
      <w:r w:rsidRPr="00B87C42">
        <w:t>Neuromag</w:t>
      </w:r>
      <w:proofErr w:type="spellEnd"/>
      <w:r w:rsidRPr="00B87C42">
        <w:t xml:space="preserve"> Oy, Helsinki, Finland) </w:t>
      </w:r>
      <w:r w:rsidR="00B00E3D">
        <w:t>with active shielding inside</w:t>
      </w:r>
      <w:r w:rsidRPr="00B87C42">
        <w:t xml:space="preserve"> a</w:t>
      </w:r>
      <w:r w:rsidR="00B00E3D">
        <w:t xml:space="preserve"> single-layered</w:t>
      </w:r>
      <w:r w:rsidRPr="00B87C42">
        <w:t xml:space="preserve"> MSR at the Institute for Learning &amp; Brain Sciences, University of Washington, Seattle. Neuromagnetic data was sampled at 1 kHz with a pass-band of .01 to 300 Hz. During MEG recordings</w:t>
      </w:r>
      <w:r w:rsidR="0026219C">
        <w:t>,</w:t>
      </w:r>
      <w:r w:rsidRPr="00B87C42">
        <w:t xml:space="preserve"> signals from the HPI coils were used to continuously track the </w:t>
      </w:r>
      <w:r w:rsidR="0026219C">
        <w:t>child’s</w:t>
      </w:r>
      <w:r w:rsidRPr="00B87C42">
        <w:t xml:space="preserve"> head position relative to the </w:t>
      </w:r>
      <w:r w:rsidR="00B00E3D">
        <w:t xml:space="preserve">fixed position of the </w:t>
      </w:r>
      <w:r w:rsidRPr="00B87C42">
        <w:t xml:space="preserve">MEG sensors. </w:t>
      </w:r>
    </w:p>
    <w:p w14:paraId="151B86E1" w14:textId="77777777" w:rsidR="00226302" w:rsidRPr="00B87C42" w:rsidRDefault="00226302" w:rsidP="00226302">
      <w:pPr>
        <w:pStyle w:val="Heading2"/>
      </w:pPr>
      <w:r w:rsidRPr="00B87C42">
        <w:t>Data reduction and analysis</w:t>
      </w:r>
    </w:p>
    <w:p w14:paraId="5C122F64" w14:textId="4B5F8AA2" w:rsidR="00226302" w:rsidRDefault="00226302" w:rsidP="00226302">
      <w:r w:rsidRPr="00B87C42">
        <w:t xml:space="preserve">MEG data signal processing was carried out using MNE-python </w:t>
      </w:r>
      <w:r w:rsidRPr="00B87C42">
        <w:fldChar w:fldCharType="begin" w:fldLock="1"/>
      </w:r>
      <w:r w:rsidR="001B416D">
        <w:instrText>ADDIN CSL_CITATION {"citationItems":[{"id":"ITEM-1","itemData":{"DOI":"10.3389/fnins.2013.00267","ISBN":"1662-4548 (Print) 1662-453X (Linking)","PMID":"24431986","abstract":"Magnetoencephalography and electroencephalography (M/EEG) measure the weak electromagnetic signals generated by neuronal activity in the brain. Using these signals to characterize and locate neural activation in the brain is a challenge that requires expertise in physics, signal processing, statistics, and numerical methods. As part of the MNE software suite, MNE-Python is an open-source software package that addresses this challenge by providing state-of-the-art algorithms implemented in Python that cover multiple methods of data preprocessing, source localization, statistical analysis, and estimation of functional connectivity between distributed brain regions. All algorithms and utility functions are implemented in a consistent manner with well-documented interfaces, enabling users to create M/EEG data analysis pipelines by writing Python scripts. Moreover, MNE-Python is tightly integrated with the core Python libraries for scientific comptutation (NumPy, SciPy) and visualization (matplotlib and Mayavi), as well as the greater neuroimaging ecosystem in Python via the Nibabel package. The code is provided under the new BSD license allowing code reuse, even in commercial products. Although MNE-Python has only been under heavy development for a couple of years, it has rapidly evolved with expanded analysis capabilities and pedagogical tutorials because multiple labs have collaborated during code development to help share best practices. MNE-Python also gives easy access to preprocessed datasets, helping users to get started quickly and facilitating reproducibility of methods by other researchers. Full documentation, including dozens of examples, is available at http://martinos.org/mne.","author":[{"dropping-particle":"","family":"Gramfort","given":"A","non-dropping-particle":"","parse-names":false,"suffix":""},{"dropping-particle":"","family":"Luessi","given":"M","non-dropping-particle":"","parse-names":false,"suffix":""},{"dropping-particle":"","family":"Larson","given":"E","non-dropping-particle":"","parse-names":false,"suffix":""},{"dropping-particle":"","family":"Engemann","given":"D A","non-dropping-particle":"","parse-names":false,"suffix":""},{"dropping-particle":"","family":"Strohmeier","given":"D","non-dropping-particle":"","parse-names":false,"suffix":""},{"dropping-particle":"","family":"Brodbeck","given":"C","non-dropping-particle":"","parse-names":false,"suffix":""},{"dropping-particle":"","family":"Goj","given":"R","non-dropping-particle":"","parse-names":false,"suffix":""},{"dropping-particle":"","family":"Jas","given":"M","non-dropping-particle":"","parse-names":false,"suffix":""},{"dropping-particle":"","family":"Brooks","given":"T","non-dropping-particle":"","parse-names":false,"suffix":""},{"dropping-particle":"","family":"Parkkonen","given":"L","non-dropping-particle":"","parse-names":false,"suffix":""},{"dropping-particle":"","family":"Haamaalaainen","given":"M S","non-dropping-particle":"","parse-names":false,"suffix":""}],"container-title":"Front Neurosci","edition":"2014/01/17","id":"ITEM-1","issued":{"date-parts":[["2013"]]},"language":"eng","note":"Gramfort, Alexandre\nLuessi, Martin\nLarson, Eric\nEngemann, Denis A\nStrohmeier, Daniel\nBrodbeck, Christian\nGoj, Roman\nJas, Mainak\nBrooks, Teon\nParkkonen, Lauri\nHamalainen, Matti\nSwitzerland\nFront Neurosci. 2013 Dec 26;7:267. doi: 10.3389/fnins.2013.00267. eCollection 2013 Dec 26.","page":"267","title":"MEG and EEG data analysis with MNE-Python","type":"article-journal","volume":"7"},"uris":["http://www.mendeley.com/documents/?uuid=12cf4c9c-8a7c-480b-8147-c7a67b4fd0c1"]},{"id":"ITEM-2","itemData":{"DOI":"10.1016/j.neuroimage.2013.10.027","ISBN":"1095-9572 (Electronic) 1053-8119 (Linking)","PMID":"24161808","abstract":"Magnetoencephalography and electroencephalography (M/EEG) measure the weak electromagnetic signals originating from neural currents in the brain. Using these signals to characterize and locate brain activity is a challenging task, as evidenced by several decades of methodological contributions. MNE, whose name stems from its capability to compute cortically-constrained minimum-norm current estimates from M/EEG data, is a software package that provides comprehensive analysis tools and workflows including preprocessing, source estimation, time-frequency analysis, statistical analysis, and several methods to estimate functional connectivity between distributed brain regions. The present paper gives detailed information about the MNE package and describes typical use cases while also warning about potential caveats in analysis. The MNE package is a collaborative effort of multiple institutes striving to implement and share best methods and to facilitate distribution of analysis pipelines to advance reproducibility of research. Full documentation is available at http://martinos.org/mne.","author":[{"dropping-particle":"","family":"Gramfort","given":"A","non-dropping-particle":"","parse-names":false,"suffix":""},{"dropping-particle":"","family":"Luessi","given":"M","non-dropping-particle":"","parse-names":false,"suffix":""},{"dropping-particle":"","family":"Larson","given":"E","non-dropping-particle":"","parse-names":false,"suffix":""},{"dropping-particle":"","family":"Engemann","given":"D A","non-dropping-particle":"","parse-names":false,"suffix":""},{"dropping-particle":"","family":"Strohmeier","given":"D","non-dropping-particle":"","parse-names":false,"suffix":""},{"dropping-particle":"","family":"Brodbeck","given":"C","non-dropping-particle":"","parse-names":false,"suffix":""},{"dropping-particle":"","family":"Parkkonen","given":"L","non-dropping-particle":"","parse-names":false,"suffix":""},{"dropping-particle":"","family":"Haamaalaainen","given":"M S","non-dropping-particle":"","parse-names":false,"suffix":""}],"container-title":"Neuroimage","id":"ITEM-2","issued":{"date-parts":[["2014"]]},"note":"Gramfort, Alexandre\nLuessi, Martin\nLarson, Eric\nEngemann, Denis A\nStrohmeier, Daniel\nBrodbeck, Christian\nParkkonen, Lauri\nHamalainen, Matti S\neng\n5R01EB009048/EB/NIBIB NIH HHS/\nF32DC012456/DC/NIDCD NIH HHS/\nP41 RR014075/RR/NCRR NIH HHS/\nP41RR014075/RR/NCRR NIH HHS/\nR01 EB009048/EB/NIBIB NIH HHS/\nS10 RR031599/RR/NCRR NIH HHS/\nResearch Support, N.I.H., Extramural\nResearch Support, Non-U.S. Gov't\nResearch Support, U.S. Gov't, Non-P.H.S.\n2013/10/29 06:00\nNeuroimage. 2014 Feb 1;86:446-60. doi: 10.1016/j.neuroimage.2013.10.027. Epub 2013 Oct 24.","page":"446-460","title":"MNE software for processing MEG and EEG data","type":"article-journal","volume":"86"},"uris":["http://www.mendeley.com/documents/?uuid=f6489933-9752-45b8-8506-0b4596ff35d2"]}],"mendeley":{"formattedCitation":"(Gramfort et al. 2013, 2014)","plainTextFormattedCitation":"(Gramfort et al. 2013, 2014)","previouslyFormattedCitation":"(55, 56)"},"properties":{"noteIndex":0},"schema":"https://github.com/citation-style-language/schema/raw/master/csl-citation.json"}</w:instrText>
      </w:r>
      <w:r w:rsidRPr="00B87C42">
        <w:fldChar w:fldCharType="separate"/>
      </w:r>
      <w:r w:rsidR="001B416D" w:rsidRPr="001B416D">
        <w:rPr>
          <w:noProof/>
        </w:rPr>
        <w:t>(Gramfort et al. 2013, 2014)</w:t>
      </w:r>
      <w:r w:rsidRPr="00B87C42">
        <w:fldChar w:fldCharType="end"/>
      </w:r>
      <w:r w:rsidRPr="00B87C42">
        <w:t>. To suppress signal artifacts from external sources</w:t>
      </w:r>
      <w:r w:rsidR="0026219C">
        <w:t>,</w:t>
      </w:r>
      <w:r w:rsidRPr="00B87C42">
        <w:t xml:space="preserve"> the data were processed using temporal signal space separation </w:t>
      </w:r>
      <w:r w:rsidRPr="00B87C42">
        <w:fldChar w:fldCharType="begin" w:fldLock="1"/>
      </w:r>
      <w:r w:rsidR="001B416D">
        <w:instrText>ADDIN CSL_CITATION {"citationItems":[{"id":"ITEM-1","itemData":{"abstract":"Multichannel measurement with hundreds of channels essentially covers all measurable degrees of freedom of a curl and source free vector field, like the magnetic field in a volume free of current sources (e.g. in magnetoencephalography, MEG). A functional expansion solution of Laplace's equation enables one to separate signals arising from the sphere enclosing the interesting sources, e.g. the currents in the brain, from the rest of the signals. The signal space separation (SSS) is accomplished by calculating individual basis vectors for each term of the functional expansion solution to create a signal basis covering all measurable signal vectors. Any signal vector has a unique SSS decomposition with separate coefficients for the interesting signals and signals coming from outside the interesting volume. Thus, SSS basis provides an elegant method to remove external disturbances, and to transform the interesting signals to virtual sensor configurations. SSS can also be used in compensating the movements of the subject and removing the artefacts caused by magnetized particles in the subject.","author":[{"dropping-particle":"","family":"Taulu","given":"Samu","non-dropping-particle":"","parse-names":false,"suffix":""},{"dropping-particle":"","family":"Kajola","given":"Matti","non-dropping-particle":"","parse-names":false,"suffix":""},{"dropping-particle":"","family":"Simola","given":"Juha","non-dropping-particle":"","parse-names":false,"suffix":""}],"container-title":"arXiv","id":"ITEM-1","issued":{"date-parts":[["2004"]]},"title":"The Signal Space Separation method","type":"article-journal","volume":"physics.in"},"uris":["http://www.mendeley.com/documents/?uuid=88b104fb-b0b1-4783-aa29-5d9aa239750a"]}],"mendeley":{"formattedCitation":"(Taulu, Kajola, and Simola 2004)","plainTextFormattedCitation":"(Taulu, Kajola, and Simola 2004)","previouslyFormattedCitation":"(57)"},"properties":{"noteIndex":0},"schema":"https://github.com/citation-style-language/schema/raw/master/csl-citation.json"}</w:instrText>
      </w:r>
      <w:r w:rsidRPr="00B87C42">
        <w:fldChar w:fldCharType="separate"/>
      </w:r>
      <w:r w:rsidR="001B416D" w:rsidRPr="001B416D">
        <w:rPr>
          <w:noProof/>
        </w:rPr>
        <w:t>(Taulu, Kajola, and Simola 2004)</w:t>
      </w:r>
      <w:r w:rsidRPr="00B87C42">
        <w:fldChar w:fldCharType="end"/>
      </w:r>
      <w:r w:rsidRPr="00B87C42">
        <w:t xml:space="preserve">. The continuous HPI data was used to compensate for </w:t>
      </w:r>
      <w:r w:rsidR="0026219C">
        <w:t>subjects’</w:t>
      </w:r>
      <w:r w:rsidRPr="00B87C42">
        <w:t xml:space="preserve"> head movements using the initial head position as the target MEG coordinate frame. Signal space projection </w:t>
      </w:r>
      <w:r w:rsidRPr="00B87C42">
        <w:fldChar w:fldCharType="begin" w:fldLock="1"/>
      </w:r>
      <w:r w:rsidR="001B416D">
        <w:instrText>ADDIN CSL_CITATION {"citationItems":[{"id":"ITEM-1","itemData":{"ISBN":"0896-0267 (Print) 0896-0267 (Linking)","PMID":"7577326","abstract":"Whole-cortex magnetometers represent a significant methodological breakthrough in noninvasive studies of the brain's electrical activity. This paper describes our 122-channel instrument with planar gradiometers, methods to interpret its data, and gives a few examples of neuromagnetic studies.","author":[{"dropping-particle":"","family":"Haamaalaainen","given":"M S","non-dropping-particle":"","parse-names":false,"suffix":""}],"container-title":"Brain Topogr","id":"ITEM-1","issue":"4","issued":{"date-parts":[["1995"]]},"note":"Hamalainen, M S\neng\n1995/01/01\nBrain Topogr. 1995 Summer;7(4):283-9.","page":"283-289","title":"Functional localization based on measurements with a whole-head magnetometer system","type":"article-journal","volume":"7"},"uris":["http://www.mendeley.com/documents/?uuid=7577183b-9097-405a-9d39-e2a7bc03ba18"]}],"mendeley":{"formattedCitation":"(Haamaalaainen 1995)","plainTextFormattedCitation":"(Haamaalaainen 1995)","previouslyFormattedCitation":"(58)"},"properties":{"noteIndex":0},"schema":"https://github.com/citation-style-language/schema/raw/master/csl-citation.json"}</w:instrText>
      </w:r>
      <w:r w:rsidRPr="00B87C42">
        <w:fldChar w:fldCharType="separate"/>
      </w:r>
      <w:r w:rsidR="001B416D" w:rsidRPr="001B416D">
        <w:rPr>
          <w:noProof/>
        </w:rPr>
        <w:t>(Haamaalaainen 1995)</w:t>
      </w:r>
      <w:r w:rsidRPr="00B87C42">
        <w:fldChar w:fldCharType="end"/>
      </w:r>
      <w:r w:rsidRPr="00B87C42">
        <w:t xml:space="preserve"> was used to suppress the cardiac signal from the MEG data by estimating the spatial structure of the QRS complex from a maximally</w:t>
      </w:r>
      <w:r>
        <w:t xml:space="preserve"> responsive gradiometer sensor for </w:t>
      </w:r>
      <w:r w:rsidRPr="00B87C42">
        <w:t xml:space="preserve">each subject. </w:t>
      </w:r>
      <w:r>
        <w:t>S</w:t>
      </w:r>
      <w:r w:rsidRPr="00B87C42">
        <w:t>ingle trial</w:t>
      </w:r>
      <w:r>
        <w:t>s of neuromagnetic</w:t>
      </w:r>
      <w:r w:rsidRPr="00B87C42">
        <w:t xml:space="preserve"> data were averaged to create ERF datasets for each </w:t>
      </w:r>
      <w:r>
        <w:t>oddball stimuli</w:t>
      </w:r>
      <w:r w:rsidRPr="00B87C42">
        <w:t xml:space="preserve"> using </w:t>
      </w:r>
      <w:r>
        <w:t>0.7</w:t>
      </w:r>
      <w:r w:rsidRPr="00B87C42">
        <w:t>s</w:t>
      </w:r>
      <w:r>
        <w:t xml:space="preserve"> </w:t>
      </w:r>
      <w:r w:rsidRPr="00B87C42">
        <w:t xml:space="preserve">(0.1 s pre-stimulus) </w:t>
      </w:r>
      <w:r>
        <w:t>epochs. To</w:t>
      </w:r>
      <w:r w:rsidRPr="00DD2079">
        <w:t xml:space="preserve"> </w:t>
      </w:r>
      <w:r>
        <w:t>adjust for DC offset in evoked data, the m</w:t>
      </w:r>
      <w:r w:rsidRPr="00B87C42">
        <w:t xml:space="preserve">ean </w:t>
      </w:r>
      <w:r>
        <w:t>amplitude</w:t>
      </w:r>
      <w:r w:rsidRPr="00B87C42">
        <w:t xml:space="preserve"> across sensors in the pre-stimulus interval </w:t>
      </w:r>
      <w:r>
        <w:t xml:space="preserve">was subtracted </w:t>
      </w:r>
      <w:r w:rsidRPr="00B87C42">
        <w:t xml:space="preserve">from sensor values in the post-stimulus period. </w:t>
      </w:r>
    </w:p>
    <w:p w14:paraId="611B63B1" w14:textId="77777777" w:rsidR="00226302" w:rsidRPr="001452F2" w:rsidRDefault="00226302" w:rsidP="00226302">
      <w:pPr>
        <w:pStyle w:val="Heading2"/>
      </w:pPr>
      <w:r w:rsidRPr="001452F2">
        <w:t>Language measures</w:t>
      </w:r>
    </w:p>
    <w:p w14:paraId="72CC6DB1" w14:textId="5D49BECB" w:rsidR="00226302" w:rsidRDefault="00226302" w:rsidP="00226302">
      <w:r w:rsidRPr="001452F2">
        <w:t>Language skills were assessed using the MacArthur-Bates Communicative Development Inventories (CDIs), Words</w:t>
      </w:r>
      <w:r w:rsidR="0026219C">
        <w:t>,</w:t>
      </w:r>
      <w:r w:rsidRPr="001452F2">
        <w:t xml:space="preserve"> and Sentences assessment </w:t>
      </w:r>
      <w:r w:rsidR="00A11F62">
        <w:t>[REF]</w:t>
      </w:r>
      <w:r w:rsidRPr="001452F2">
        <w:t xml:space="preserve">.  The words and sentences form </w:t>
      </w:r>
      <w:r w:rsidR="0026219C">
        <w:t>are</w:t>
      </w:r>
      <w:r w:rsidRPr="001452F2">
        <w:t xml:space="preserve"> designed to measure language production in children from 16 to 30 months of age. This form divides language production into two parts. Part 1 contains a 680-word vocabulary production checklist. Part 2 includes five sections designed to assess morphological and syntactic development. We used three of these sections in this study: vocabulary size, sentence complexity, and mean length of the longest three utterances (MLU). For each child included in the study</w:t>
      </w:r>
      <w:r w:rsidR="0026219C">
        <w:t>,</w:t>
      </w:r>
      <w:r w:rsidRPr="001452F2">
        <w:t xml:space="preserve"> the CDI survey was completed online by the parent or caregiver survey starting at 15 months of age, i.e., the earliest time point the words and sentences form can be administered, </w:t>
      </w:r>
      <w:r w:rsidRPr="001452F2">
        <w:lastRenderedPageBreak/>
        <w:t>with follow-ups at three months intervals through 30 months of age</w:t>
      </w:r>
      <w:r w:rsidR="0026219C">
        <w:t>, for</w:t>
      </w:r>
      <w:r w:rsidRPr="001452F2">
        <w:t xml:space="preserve"> each completed survey families received $10 for their effort. </w:t>
      </w:r>
    </w:p>
    <w:p w14:paraId="35410D4E" w14:textId="77777777" w:rsidR="00226302" w:rsidRDefault="00226302" w:rsidP="00226302">
      <w:pPr>
        <w:pStyle w:val="Heading2"/>
      </w:pPr>
      <w:r>
        <w:t>Results</w:t>
      </w:r>
    </w:p>
    <w:p w14:paraId="10F2D709" w14:textId="7D5FB3C4" w:rsidR="00B652C0" w:rsidRDefault="004976CA">
      <w:r>
        <w:t>Table 1 describes the demographic features for N=72 (33 male) infants with longitudinal language outcome measurements between 18-30 months, and electrophysiological data</w:t>
      </w:r>
      <w:r w:rsidR="00EC4B0A">
        <w:t xml:space="preserve"> including n=24 </w:t>
      </w:r>
      <w:r>
        <w:t xml:space="preserve">(11 male) </w:t>
      </w:r>
      <w:r w:rsidR="00EC4B0A">
        <w:t>longitudinal MEG exams</w:t>
      </w:r>
      <w:r w:rsidR="008E246E">
        <w:t xml:space="preserve"> </w:t>
      </w:r>
      <w:r w:rsidR="00662965">
        <w:t xml:space="preserve">at 2- and 6-months age. </w:t>
      </w:r>
      <w:r>
        <w:t xml:space="preserve">As </w:t>
      </w:r>
      <w:r w:rsidR="00F94B0E">
        <w:t>expected,</w:t>
      </w:r>
      <w:r>
        <w:t xml:space="preserve"> AUC classifier scores for auditory evoked responses to CV stimuli conveying </w:t>
      </w:r>
      <w:r w:rsidR="00E45D3A">
        <w:t xml:space="preserve">a </w:t>
      </w:r>
      <w:r w:rsidR="00F94B0E">
        <w:t xml:space="preserve">consonantal </w:t>
      </w:r>
      <w:r w:rsidR="00E45D3A">
        <w:t xml:space="preserve">VOT contrast between labial-plosive [b] to liquid [w] </w:t>
      </w:r>
      <w:r w:rsidR="00F94B0E">
        <w:t xml:space="preserve">were differentially distributed over developmental age. </w:t>
      </w:r>
    </w:p>
    <w:p w14:paraId="53B2FA5C" w14:textId="4FC49FE4" w:rsidR="00AE40D8" w:rsidRDefault="00AE40D8" w:rsidP="00B810F8">
      <w:pPr>
        <w:pStyle w:val="Heading3"/>
      </w:pPr>
      <w:r w:rsidRPr="00AE40D8">
        <w:t>Table.1-Sample demographics &amp; descriptive summary</w:t>
      </w:r>
    </w:p>
    <w:tbl>
      <w:tblPr>
        <w:tblStyle w:val="GridTable3"/>
        <w:tblW w:w="9858" w:type="dxa"/>
        <w:tblCellMar>
          <w:left w:w="86" w:type="dxa"/>
          <w:right w:w="86" w:type="dxa"/>
        </w:tblCellMar>
        <w:tblLook w:val="04A0" w:firstRow="1" w:lastRow="0" w:firstColumn="1" w:lastColumn="0" w:noHBand="0" w:noVBand="1"/>
        <w:tblCaption w:val="table 1"/>
        <w:tblDescription w:val="descriptives&#10;"/>
      </w:tblPr>
      <w:tblGrid>
        <w:gridCol w:w="1788"/>
        <w:gridCol w:w="1280"/>
        <w:gridCol w:w="980"/>
        <w:gridCol w:w="1059"/>
        <w:gridCol w:w="1252"/>
        <w:gridCol w:w="840"/>
        <w:gridCol w:w="1363"/>
        <w:gridCol w:w="1296"/>
      </w:tblGrid>
      <w:tr w:rsidR="00AE40D8" w:rsidRPr="005175DE" w14:paraId="4D0EA237" w14:textId="77777777" w:rsidTr="00303A53">
        <w:trPr>
          <w:cnfStyle w:val="100000000000" w:firstRow="1" w:lastRow="0" w:firstColumn="0" w:lastColumn="0" w:oddVBand="0" w:evenVBand="0" w:oddHBand="0" w:evenHBand="0" w:firstRowFirstColumn="0" w:firstRowLastColumn="0" w:lastRowFirstColumn="0" w:lastRowLastColumn="0"/>
          <w:trHeight w:val="144"/>
        </w:trPr>
        <w:tc>
          <w:tcPr>
            <w:cnfStyle w:val="001000000100" w:firstRow="0" w:lastRow="0" w:firstColumn="1" w:lastColumn="0" w:oddVBand="0" w:evenVBand="0" w:oddHBand="0" w:evenHBand="0" w:firstRowFirstColumn="1" w:firstRowLastColumn="0" w:lastRowFirstColumn="0" w:lastRowLastColumn="0"/>
            <w:tcW w:w="1788" w:type="dxa"/>
            <w:noWrap/>
            <w:hideMark/>
          </w:tcPr>
          <w:p w14:paraId="37CBB14E" w14:textId="77777777" w:rsidR="00AE40D8" w:rsidRPr="005175DE" w:rsidRDefault="00AE40D8" w:rsidP="007103A3">
            <w:pPr>
              <w:pStyle w:val="Tables"/>
              <w:framePr w:wrap="around"/>
            </w:pPr>
          </w:p>
        </w:tc>
        <w:tc>
          <w:tcPr>
            <w:tcW w:w="1280" w:type="dxa"/>
            <w:noWrap/>
            <w:hideMark/>
          </w:tcPr>
          <w:p w14:paraId="1C5DD022" w14:textId="13A4D311" w:rsidR="00AE40D8" w:rsidRPr="005175DE" w:rsidRDefault="00AE40D8" w:rsidP="007103A3">
            <w:pPr>
              <w:pStyle w:val="Tables"/>
              <w:framePr w:wrap="around"/>
              <w:cnfStyle w:val="100000000000" w:firstRow="1" w:lastRow="0" w:firstColumn="0" w:lastColumn="0" w:oddVBand="0" w:evenVBand="0" w:oddHBand="0" w:evenHBand="0" w:firstRowFirstColumn="0" w:firstRowLastColumn="0" w:lastRowFirstColumn="0" w:lastRowLastColumn="0"/>
            </w:pPr>
            <w:r w:rsidRPr="005175DE">
              <w:t>Group</w:t>
            </w:r>
          </w:p>
        </w:tc>
        <w:tc>
          <w:tcPr>
            <w:tcW w:w="980" w:type="dxa"/>
            <w:noWrap/>
            <w:hideMark/>
          </w:tcPr>
          <w:p w14:paraId="5606772D" w14:textId="77777777" w:rsidR="00AE40D8" w:rsidRPr="005175DE" w:rsidRDefault="00AE40D8" w:rsidP="007103A3">
            <w:pPr>
              <w:pStyle w:val="Tables"/>
              <w:framePr w:wrap="around"/>
              <w:cnfStyle w:val="100000000000" w:firstRow="1" w:lastRow="0" w:firstColumn="0" w:lastColumn="0" w:oddVBand="0" w:evenVBand="0" w:oddHBand="0" w:evenHBand="0" w:firstRowFirstColumn="0" w:firstRowLastColumn="0" w:lastRowFirstColumn="0" w:lastRowLastColumn="0"/>
            </w:pPr>
            <w:r w:rsidRPr="005175DE">
              <w:t>Age(days)</w:t>
            </w:r>
          </w:p>
        </w:tc>
        <w:tc>
          <w:tcPr>
            <w:tcW w:w="1059" w:type="dxa"/>
            <w:noWrap/>
            <w:hideMark/>
          </w:tcPr>
          <w:p w14:paraId="5116D67C" w14:textId="77777777" w:rsidR="00AE40D8" w:rsidRPr="005175DE" w:rsidRDefault="00AE40D8" w:rsidP="007103A3">
            <w:pPr>
              <w:pStyle w:val="Tables"/>
              <w:framePr w:wrap="around"/>
              <w:cnfStyle w:val="100000000000" w:firstRow="1" w:lastRow="0" w:firstColumn="0" w:lastColumn="0" w:oddVBand="0" w:evenVBand="0" w:oddHBand="0" w:evenHBand="0" w:firstRowFirstColumn="0" w:firstRowLastColumn="0" w:lastRowFirstColumn="0" w:lastRowLastColumn="0"/>
            </w:pPr>
            <w:r w:rsidRPr="005175DE">
              <w:t>Weight(oz)</w:t>
            </w:r>
          </w:p>
        </w:tc>
        <w:tc>
          <w:tcPr>
            <w:tcW w:w="1252" w:type="dxa"/>
            <w:noWrap/>
            <w:hideMark/>
          </w:tcPr>
          <w:p w14:paraId="742F246B" w14:textId="77777777" w:rsidR="00AE40D8" w:rsidRPr="005175DE" w:rsidRDefault="00AE40D8" w:rsidP="007103A3">
            <w:pPr>
              <w:pStyle w:val="Tables"/>
              <w:framePr w:wrap="around"/>
              <w:cnfStyle w:val="100000000000" w:firstRow="1" w:lastRow="0" w:firstColumn="0" w:lastColumn="0" w:oddVBand="0" w:evenVBand="0" w:oddHBand="0" w:evenHBand="0" w:firstRowFirstColumn="0" w:firstRowLastColumn="0" w:lastRowFirstColumn="0" w:lastRowLastColumn="0"/>
            </w:pPr>
            <w:r w:rsidRPr="005175DE">
              <w:t>Head size(cm)</w:t>
            </w:r>
          </w:p>
        </w:tc>
        <w:tc>
          <w:tcPr>
            <w:tcW w:w="840" w:type="dxa"/>
            <w:noWrap/>
            <w:hideMark/>
          </w:tcPr>
          <w:p w14:paraId="4F9500C0" w14:textId="77777777" w:rsidR="00AE40D8" w:rsidRPr="005175DE" w:rsidRDefault="00AE40D8" w:rsidP="007103A3">
            <w:pPr>
              <w:pStyle w:val="Tables"/>
              <w:framePr w:wrap="around"/>
              <w:cnfStyle w:val="100000000000" w:firstRow="1" w:lastRow="0" w:firstColumn="0" w:lastColumn="0" w:oddVBand="0" w:evenVBand="0" w:oddHBand="0" w:evenHBand="0" w:firstRowFirstColumn="0" w:firstRowLastColumn="0" w:lastRowFirstColumn="0" w:lastRowLastColumn="0"/>
            </w:pPr>
            <w:r w:rsidRPr="005175DE">
              <w:t>SES</w:t>
            </w:r>
          </w:p>
        </w:tc>
        <w:tc>
          <w:tcPr>
            <w:tcW w:w="1363" w:type="dxa"/>
            <w:noWrap/>
            <w:hideMark/>
          </w:tcPr>
          <w:p w14:paraId="224AA489" w14:textId="77777777" w:rsidR="00AE40D8" w:rsidRPr="005175DE" w:rsidRDefault="00AE40D8" w:rsidP="007103A3">
            <w:pPr>
              <w:pStyle w:val="Tables"/>
              <w:framePr w:wrap="around"/>
              <w:cnfStyle w:val="100000000000" w:firstRow="1" w:lastRow="0" w:firstColumn="0" w:lastColumn="0" w:oddVBand="0" w:evenVBand="0" w:oddHBand="0" w:evenHBand="0" w:firstRowFirstColumn="0" w:firstRowLastColumn="0" w:lastRowFirstColumn="0" w:lastRowLastColumn="0"/>
            </w:pPr>
            <w:r w:rsidRPr="005175DE">
              <w:t>Maternal Edu(</w:t>
            </w:r>
            <w:proofErr w:type="spellStart"/>
            <w:r w:rsidRPr="005175DE">
              <w:t>yrs</w:t>
            </w:r>
            <w:proofErr w:type="spellEnd"/>
            <w:r w:rsidRPr="005175DE">
              <w:t>)</w:t>
            </w:r>
          </w:p>
        </w:tc>
        <w:tc>
          <w:tcPr>
            <w:tcW w:w="1296" w:type="dxa"/>
            <w:noWrap/>
            <w:hideMark/>
          </w:tcPr>
          <w:p w14:paraId="2496ECFE" w14:textId="77777777" w:rsidR="00AE40D8" w:rsidRPr="005175DE" w:rsidRDefault="00AE40D8" w:rsidP="007103A3">
            <w:pPr>
              <w:pStyle w:val="Tables"/>
              <w:framePr w:wrap="around"/>
              <w:cnfStyle w:val="100000000000" w:firstRow="1" w:lastRow="0" w:firstColumn="0" w:lastColumn="0" w:oddVBand="0" w:evenVBand="0" w:oddHBand="0" w:evenHBand="0" w:firstRowFirstColumn="0" w:firstRowLastColumn="0" w:lastRowFirstColumn="0" w:lastRowLastColumn="0"/>
            </w:pPr>
            <w:r w:rsidRPr="005175DE">
              <w:t>Paternal Edu</w:t>
            </w:r>
          </w:p>
        </w:tc>
      </w:tr>
      <w:tr w:rsidR="00AE40D8" w:rsidRPr="005175DE" w14:paraId="6640371E"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noWrap/>
            <w:hideMark/>
          </w:tcPr>
          <w:p w14:paraId="4571FEEF" w14:textId="77777777" w:rsidR="00AE40D8" w:rsidRPr="005175DE" w:rsidRDefault="00AE40D8" w:rsidP="007103A3">
            <w:pPr>
              <w:pStyle w:val="Tables"/>
              <w:framePr w:wrap="around"/>
            </w:pPr>
            <w:r w:rsidRPr="005175DE">
              <w:t>N</w:t>
            </w:r>
          </w:p>
        </w:tc>
        <w:tc>
          <w:tcPr>
            <w:tcW w:w="1280" w:type="dxa"/>
            <w:noWrap/>
            <w:hideMark/>
          </w:tcPr>
          <w:p w14:paraId="414DE054" w14:textId="7208B8D1"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six</w:t>
            </w:r>
          </w:p>
        </w:tc>
        <w:tc>
          <w:tcPr>
            <w:tcW w:w="980" w:type="dxa"/>
            <w:noWrap/>
            <w:hideMark/>
          </w:tcPr>
          <w:p w14:paraId="63A3D79F"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24</w:t>
            </w:r>
          </w:p>
        </w:tc>
        <w:tc>
          <w:tcPr>
            <w:tcW w:w="1059" w:type="dxa"/>
            <w:noWrap/>
            <w:hideMark/>
          </w:tcPr>
          <w:p w14:paraId="1F93D830"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24</w:t>
            </w:r>
          </w:p>
        </w:tc>
        <w:tc>
          <w:tcPr>
            <w:tcW w:w="1252" w:type="dxa"/>
            <w:noWrap/>
            <w:hideMark/>
          </w:tcPr>
          <w:p w14:paraId="05D972B9"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24</w:t>
            </w:r>
          </w:p>
        </w:tc>
        <w:tc>
          <w:tcPr>
            <w:tcW w:w="840" w:type="dxa"/>
            <w:noWrap/>
            <w:hideMark/>
          </w:tcPr>
          <w:p w14:paraId="0212C90D"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24</w:t>
            </w:r>
          </w:p>
        </w:tc>
        <w:tc>
          <w:tcPr>
            <w:tcW w:w="1363" w:type="dxa"/>
            <w:noWrap/>
            <w:hideMark/>
          </w:tcPr>
          <w:p w14:paraId="25B7A0C9"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24</w:t>
            </w:r>
          </w:p>
        </w:tc>
        <w:tc>
          <w:tcPr>
            <w:tcW w:w="1296" w:type="dxa"/>
            <w:noWrap/>
            <w:hideMark/>
          </w:tcPr>
          <w:p w14:paraId="10A0072E"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24</w:t>
            </w:r>
          </w:p>
        </w:tc>
      </w:tr>
      <w:tr w:rsidR="00AE40D8" w:rsidRPr="005175DE" w14:paraId="780CE376"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noWrap/>
            <w:hideMark/>
          </w:tcPr>
          <w:p w14:paraId="488F57B5" w14:textId="472B11E1" w:rsidR="00AE40D8" w:rsidRPr="005175DE" w:rsidRDefault="00AE40D8" w:rsidP="007103A3">
            <w:pPr>
              <w:pStyle w:val="Tables"/>
              <w:framePr w:wrap="around"/>
            </w:pPr>
          </w:p>
        </w:tc>
        <w:tc>
          <w:tcPr>
            <w:tcW w:w="1280" w:type="dxa"/>
            <w:noWrap/>
            <w:hideMark/>
          </w:tcPr>
          <w:p w14:paraId="3E24A47A"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four</w:t>
            </w:r>
          </w:p>
        </w:tc>
        <w:tc>
          <w:tcPr>
            <w:tcW w:w="980" w:type="dxa"/>
            <w:noWrap/>
            <w:hideMark/>
          </w:tcPr>
          <w:p w14:paraId="1EC6C17A"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7</w:t>
            </w:r>
          </w:p>
        </w:tc>
        <w:tc>
          <w:tcPr>
            <w:tcW w:w="1059" w:type="dxa"/>
            <w:noWrap/>
            <w:hideMark/>
          </w:tcPr>
          <w:p w14:paraId="49F9210A"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7</w:t>
            </w:r>
          </w:p>
        </w:tc>
        <w:tc>
          <w:tcPr>
            <w:tcW w:w="1252" w:type="dxa"/>
            <w:noWrap/>
            <w:hideMark/>
          </w:tcPr>
          <w:p w14:paraId="75754D8D"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7</w:t>
            </w:r>
          </w:p>
        </w:tc>
        <w:tc>
          <w:tcPr>
            <w:tcW w:w="840" w:type="dxa"/>
            <w:noWrap/>
            <w:hideMark/>
          </w:tcPr>
          <w:p w14:paraId="302D2105"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7</w:t>
            </w:r>
          </w:p>
        </w:tc>
        <w:tc>
          <w:tcPr>
            <w:tcW w:w="1363" w:type="dxa"/>
            <w:noWrap/>
            <w:hideMark/>
          </w:tcPr>
          <w:p w14:paraId="4E588DF7"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7</w:t>
            </w:r>
          </w:p>
        </w:tc>
        <w:tc>
          <w:tcPr>
            <w:tcW w:w="1296" w:type="dxa"/>
            <w:noWrap/>
            <w:hideMark/>
          </w:tcPr>
          <w:p w14:paraId="364B0BB5"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7</w:t>
            </w:r>
          </w:p>
        </w:tc>
      </w:tr>
      <w:tr w:rsidR="00AE40D8" w:rsidRPr="005175DE" w14:paraId="7876B8D3"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tcBorders>
              <w:bottom w:val="single" w:sz="4" w:space="0" w:color="auto"/>
            </w:tcBorders>
            <w:noWrap/>
            <w:hideMark/>
          </w:tcPr>
          <w:p w14:paraId="217F155D" w14:textId="5A1E56D1" w:rsidR="00AE40D8" w:rsidRPr="005175DE" w:rsidRDefault="00AE40D8" w:rsidP="007103A3">
            <w:pPr>
              <w:pStyle w:val="Tables"/>
              <w:framePr w:wrap="around"/>
            </w:pPr>
          </w:p>
        </w:tc>
        <w:tc>
          <w:tcPr>
            <w:tcW w:w="1280" w:type="dxa"/>
            <w:tcBorders>
              <w:bottom w:val="single" w:sz="4" w:space="0" w:color="auto"/>
            </w:tcBorders>
            <w:noWrap/>
            <w:hideMark/>
          </w:tcPr>
          <w:p w14:paraId="23634F0D"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two</w:t>
            </w:r>
          </w:p>
        </w:tc>
        <w:tc>
          <w:tcPr>
            <w:tcW w:w="980" w:type="dxa"/>
            <w:tcBorders>
              <w:bottom w:val="single" w:sz="4" w:space="0" w:color="auto"/>
            </w:tcBorders>
            <w:noWrap/>
            <w:hideMark/>
          </w:tcPr>
          <w:p w14:paraId="33DC7D64"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31</w:t>
            </w:r>
          </w:p>
        </w:tc>
        <w:tc>
          <w:tcPr>
            <w:tcW w:w="1059" w:type="dxa"/>
            <w:tcBorders>
              <w:bottom w:val="single" w:sz="4" w:space="0" w:color="auto"/>
            </w:tcBorders>
            <w:noWrap/>
            <w:hideMark/>
          </w:tcPr>
          <w:p w14:paraId="2CC32CBC"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31</w:t>
            </w:r>
          </w:p>
        </w:tc>
        <w:tc>
          <w:tcPr>
            <w:tcW w:w="1252" w:type="dxa"/>
            <w:tcBorders>
              <w:bottom w:val="single" w:sz="4" w:space="0" w:color="auto"/>
            </w:tcBorders>
            <w:noWrap/>
            <w:hideMark/>
          </w:tcPr>
          <w:p w14:paraId="5698061B"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31</w:t>
            </w:r>
          </w:p>
        </w:tc>
        <w:tc>
          <w:tcPr>
            <w:tcW w:w="840" w:type="dxa"/>
            <w:tcBorders>
              <w:bottom w:val="single" w:sz="4" w:space="0" w:color="auto"/>
            </w:tcBorders>
            <w:noWrap/>
            <w:hideMark/>
          </w:tcPr>
          <w:p w14:paraId="212F2389"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31</w:t>
            </w:r>
          </w:p>
        </w:tc>
        <w:tc>
          <w:tcPr>
            <w:tcW w:w="1363" w:type="dxa"/>
            <w:tcBorders>
              <w:bottom w:val="single" w:sz="4" w:space="0" w:color="auto"/>
            </w:tcBorders>
            <w:noWrap/>
            <w:hideMark/>
          </w:tcPr>
          <w:p w14:paraId="2872FD90"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31</w:t>
            </w:r>
          </w:p>
        </w:tc>
        <w:tc>
          <w:tcPr>
            <w:tcW w:w="1296" w:type="dxa"/>
            <w:tcBorders>
              <w:bottom w:val="single" w:sz="4" w:space="0" w:color="auto"/>
            </w:tcBorders>
            <w:noWrap/>
            <w:hideMark/>
          </w:tcPr>
          <w:p w14:paraId="5E763907"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31</w:t>
            </w:r>
          </w:p>
        </w:tc>
      </w:tr>
      <w:tr w:rsidR="00AE40D8" w:rsidRPr="005175DE" w14:paraId="4791B771"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tcBorders>
              <w:top w:val="single" w:sz="4" w:space="0" w:color="auto"/>
            </w:tcBorders>
            <w:noWrap/>
            <w:hideMark/>
          </w:tcPr>
          <w:p w14:paraId="7D9D7D72" w14:textId="1B68320D" w:rsidR="00AE40D8" w:rsidRPr="005175DE" w:rsidRDefault="00AE40D8" w:rsidP="007103A3">
            <w:pPr>
              <w:pStyle w:val="Tables"/>
              <w:framePr w:wrap="around"/>
            </w:pPr>
            <w:r w:rsidRPr="005175DE">
              <w:t>Mean</w:t>
            </w:r>
          </w:p>
        </w:tc>
        <w:tc>
          <w:tcPr>
            <w:tcW w:w="1280" w:type="dxa"/>
            <w:tcBorders>
              <w:top w:val="single" w:sz="4" w:space="0" w:color="auto"/>
            </w:tcBorders>
            <w:noWrap/>
            <w:hideMark/>
          </w:tcPr>
          <w:p w14:paraId="1DE275ED"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six</w:t>
            </w:r>
          </w:p>
        </w:tc>
        <w:tc>
          <w:tcPr>
            <w:tcW w:w="980" w:type="dxa"/>
            <w:tcBorders>
              <w:top w:val="single" w:sz="4" w:space="0" w:color="auto"/>
            </w:tcBorders>
            <w:noWrap/>
            <w:hideMark/>
          </w:tcPr>
          <w:p w14:paraId="13D2D426"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91.75</w:t>
            </w:r>
          </w:p>
        </w:tc>
        <w:tc>
          <w:tcPr>
            <w:tcW w:w="1059" w:type="dxa"/>
            <w:tcBorders>
              <w:top w:val="single" w:sz="4" w:space="0" w:color="auto"/>
            </w:tcBorders>
            <w:noWrap/>
            <w:hideMark/>
          </w:tcPr>
          <w:p w14:paraId="1A21817C"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16.63</w:t>
            </w:r>
          </w:p>
        </w:tc>
        <w:tc>
          <w:tcPr>
            <w:tcW w:w="1252" w:type="dxa"/>
            <w:tcBorders>
              <w:top w:val="single" w:sz="4" w:space="0" w:color="auto"/>
            </w:tcBorders>
            <w:noWrap/>
            <w:hideMark/>
          </w:tcPr>
          <w:p w14:paraId="1271370F"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43.75</w:t>
            </w:r>
          </w:p>
        </w:tc>
        <w:tc>
          <w:tcPr>
            <w:tcW w:w="840" w:type="dxa"/>
            <w:tcBorders>
              <w:top w:val="single" w:sz="4" w:space="0" w:color="auto"/>
            </w:tcBorders>
            <w:noWrap/>
            <w:hideMark/>
          </w:tcPr>
          <w:p w14:paraId="1C59F917"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52.54</w:t>
            </w:r>
          </w:p>
        </w:tc>
        <w:tc>
          <w:tcPr>
            <w:tcW w:w="1363" w:type="dxa"/>
            <w:tcBorders>
              <w:top w:val="single" w:sz="4" w:space="0" w:color="auto"/>
            </w:tcBorders>
            <w:noWrap/>
            <w:hideMark/>
          </w:tcPr>
          <w:p w14:paraId="42B5BB80"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6.5</w:t>
            </w:r>
          </w:p>
        </w:tc>
        <w:tc>
          <w:tcPr>
            <w:tcW w:w="1296" w:type="dxa"/>
            <w:tcBorders>
              <w:top w:val="single" w:sz="4" w:space="0" w:color="auto"/>
            </w:tcBorders>
            <w:noWrap/>
            <w:hideMark/>
          </w:tcPr>
          <w:p w14:paraId="50E6F6AA"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6.42</w:t>
            </w:r>
          </w:p>
        </w:tc>
      </w:tr>
      <w:tr w:rsidR="00AE40D8" w:rsidRPr="005175DE" w14:paraId="74003176"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noWrap/>
            <w:hideMark/>
          </w:tcPr>
          <w:p w14:paraId="3C37422B" w14:textId="3D72EE2B" w:rsidR="00AE40D8" w:rsidRPr="005175DE" w:rsidRDefault="00AE40D8" w:rsidP="007103A3">
            <w:pPr>
              <w:pStyle w:val="Tables"/>
              <w:framePr w:wrap="around"/>
            </w:pPr>
          </w:p>
        </w:tc>
        <w:tc>
          <w:tcPr>
            <w:tcW w:w="1280" w:type="dxa"/>
            <w:noWrap/>
            <w:hideMark/>
          </w:tcPr>
          <w:p w14:paraId="2EF2367A"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four</w:t>
            </w:r>
          </w:p>
        </w:tc>
        <w:tc>
          <w:tcPr>
            <w:tcW w:w="980" w:type="dxa"/>
            <w:noWrap/>
            <w:hideMark/>
          </w:tcPr>
          <w:p w14:paraId="1D20AB68"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24.88</w:t>
            </w:r>
          </w:p>
        </w:tc>
        <w:tc>
          <w:tcPr>
            <w:tcW w:w="1059" w:type="dxa"/>
            <w:noWrap/>
            <w:hideMark/>
          </w:tcPr>
          <w:p w14:paraId="095C7A65"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27</w:t>
            </w:r>
          </w:p>
        </w:tc>
        <w:tc>
          <w:tcPr>
            <w:tcW w:w="1252" w:type="dxa"/>
            <w:noWrap/>
            <w:hideMark/>
          </w:tcPr>
          <w:p w14:paraId="3BD01E5A"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42.29</w:t>
            </w:r>
          </w:p>
        </w:tc>
        <w:tc>
          <w:tcPr>
            <w:tcW w:w="840" w:type="dxa"/>
            <w:noWrap/>
            <w:hideMark/>
          </w:tcPr>
          <w:p w14:paraId="3A293C3C"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46</w:t>
            </w:r>
          </w:p>
        </w:tc>
        <w:tc>
          <w:tcPr>
            <w:tcW w:w="1363" w:type="dxa"/>
            <w:noWrap/>
            <w:hideMark/>
          </w:tcPr>
          <w:p w14:paraId="5AF8A5F5"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5.76</w:t>
            </w:r>
          </w:p>
        </w:tc>
        <w:tc>
          <w:tcPr>
            <w:tcW w:w="1296" w:type="dxa"/>
            <w:noWrap/>
            <w:hideMark/>
          </w:tcPr>
          <w:p w14:paraId="100391E1"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5.47</w:t>
            </w:r>
          </w:p>
        </w:tc>
      </w:tr>
      <w:tr w:rsidR="00AE40D8" w:rsidRPr="005175DE" w14:paraId="528FA8AB"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tcBorders>
              <w:bottom w:val="single" w:sz="4" w:space="0" w:color="auto"/>
            </w:tcBorders>
            <w:noWrap/>
            <w:hideMark/>
          </w:tcPr>
          <w:p w14:paraId="46767C12" w14:textId="46DC3160" w:rsidR="00AE40D8" w:rsidRPr="005175DE" w:rsidRDefault="00AE40D8" w:rsidP="007103A3">
            <w:pPr>
              <w:pStyle w:val="Tables"/>
              <w:framePr w:wrap="around"/>
            </w:pPr>
          </w:p>
        </w:tc>
        <w:tc>
          <w:tcPr>
            <w:tcW w:w="1280" w:type="dxa"/>
            <w:tcBorders>
              <w:bottom w:val="single" w:sz="4" w:space="0" w:color="auto"/>
            </w:tcBorders>
            <w:noWrap/>
            <w:hideMark/>
          </w:tcPr>
          <w:p w14:paraId="4A829049"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two</w:t>
            </w:r>
          </w:p>
        </w:tc>
        <w:tc>
          <w:tcPr>
            <w:tcW w:w="980" w:type="dxa"/>
            <w:tcBorders>
              <w:bottom w:val="single" w:sz="4" w:space="0" w:color="auto"/>
            </w:tcBorders>
            <w:noWrap/>
            <w:hideMark/>
          </w:tcPr>
          <w:p w14:paraId="0DE620E1"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59.45</w:t>
            </w:r>
          </w:p>
        </w:tc>
        <w:tc>
          <w:tcPr>
            <w:tcW w:w="1059" w:type="dxa"/>
            <w:tcBorders>
              <w:bottom w:val="single" w:sz="4" w:space="0" w:color="auto"/>
            </w:tcBorders>
            <w:noWrap/>
            <w:hideMark/>
          </w:tcPr>
          <w:p w14:paraId="508821D7"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19.26</w:t>
            </w:r>
          </w:p>
        </w:tc>
        <w:tc>
          <w:tcPr>
            <w:tcW w:w="1252" w:type="dxa"/>
            <w:tcBorders>
              <w:bottom w:val="single" w:sz="4" w:space="0" w:color="auto"/>
            </w:tcBorders>
            <w:noWrap/>
            <w:hideMark/>
          </w:tcPr>
          <w:p w14:paraId="11872799"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39.48</w:t>
            </w:r>
          </w:p>
        </w:tc>
        <w:tc>
          <w:tcPr>
            <w:tcW w:w="840" w:type="dxa"/>
            <w:tcBorders>
              <w:bottom w:val="single" w:sz="4" w:space="0" w:color="auto"/>
            </w:tcBorders>
            <w:noWrap/>
            <w:hideMark/>
          </w:tcPr>
          <w:p w14:paraId="0906E10B"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53.03</w:t>
            </w:r>
          </w:p>
        </w:tc>
        <w:tc>
          <w:tcPr>
            <w:tcW w:w="1363" w:type="dxa"/>
            <w:tcBorders>
              <w:bottom w:val="single" w:sz="4" w:space="0" w:color="auto"/>
            </w:tcBorders>
            <w:noWrap/>
            <w:hideMark/>
          </w:tcPr>
          <w:p w14:paraId="67F408E8"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6.52</w:t>
            </w:r>
          </w:p>
        </w:tc>
        <w:tc>
          <w:tcPr>
            <w:tcW w:w="1296" w:type="dxa"/>
            <w:tcBorders>
              <w:bottom w:val="single" w:sz="4" w:space="0" w:color="auto"/>
            </w:tcBorders>
            <w:noWrap/>
            <w:hideMark/>
          </w:tcPr>
          <w:p w14:paraId="1806A90A"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6.13</w:t>
            </w:r>
          </w:p>
        </w:tc>
      </w:tr>
      <w:tr w:rsidR="00AE40D8" w:rsidRPr="005175DE" w14:paraId="05A93FBA"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tcBorders>
              <w:top w:val="single" w:sz="4" w:space="0" w:color="auto"/>
            </w:tcBorders>
            <w:noWrap/>
            <w:hideMark/>
          </w:tcPr>
          <w:p w14:paraId="6C467F43" w14:textId="77777777" w:rsidR="00AE40D8" w:rsidRPr="005175DE" w:rsidRDefault="00AE40D8" w:rsidP="007103A3">
            <w:pPr>
              <w:pStyle w:val="Tables"/>
              <w:framePr w:wrap="around"/>
            </w:pPr>
            <w:r w:rsidRPr="005175DE">
              <w:t>Standard deviation</w:t>
            </w:r>
          </w:p>
        </w:tc>
        <w:tc>
          <w:tcPr>
            <w:tcW w:w="1280" w:type="dxa"/>
            <w:tcBorders>
              <w:top w:val="single" w:sz="4" w:space="0" w:color="auto"/>
            </w:tcBorders>
            <w:noWrap/>
            <w:hideMark/>
          </w:tcPr>
          <w:p w14:paraId="678D10B1"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six</w:t>
            </w:r>
          </w:p>
        </w:tc>
        <w:tc>
          <w:tcPr>
            <w:tcW w:w="980" w:type="dxa"/>
            <w:tcBorders>
              <w:top w:val="single" w:sz="4" w:space="0" w:color="auto"/>
            </w:tcBorders>
            <w:noWrap/>
            <w:hideMark/>
          </w:tcPr>
          <w:p w14:paraId="29C6511C"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7.16</w:t>
            </w:r>
          </w:p>
        </w:tc>
        <w:tc>
          <w:tcPr>
            <w:tcW w:w="1059" w:type="dxa"/>
            <w:tcBorders>
              <w:top w:val="single" w:sz="4" w:space="0" w:color="auto"/>
            </w:tcBorders>
            <w:noWrap/>
            <w:hideMark/>
          </w:tcPr>
          <w:p w14:paraId="38226DD9"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1.62</w:t>
            </w:r>
          </w:p>
        </w:tc>
        <w:tc>
          <w:tcPr>
            <w:tcW w:w="1252" w:type="dxa"/>
            <w:tcBorders>
              <w:top w:val="single" w:sz="4" w:space="0" w:color="auto"/>
            </w:tcBorders>
            <w:noWrap/>
            <w:hideMark/>
          </w:tcPr>
          <w:p w14:paraId="1BDCED09"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36</w:t>
            </w:r>
          </w:p>
        </w:tc>
        <w:tc>
          <w:tcPr>
            <w:tcW w:w="840" w:type="dxa"/>
            <w:tcBorders>
              <w:top w:val="single" w:sz="4" w:space="0" w:color="auto"/>
            </w:tcBorders>
            <w:noWrap/>
            <w:hideMark/>
          </w:tcPr>
          <w:p w14:paraId="057E2586"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2.1</w:t>
            </w:r>
          </w:p>
        </w:tc>
        <w:tc>
          <w:tcPr>
            <w:tcW w:w="1363" w:type="dxa"/>
            <w:tcBorders>
              <w:top w:val="single" w:sz="4" w:space="0" w:color="auto"/>
            </w:tcBorders>
            <w:noWrap/>
            <w:hideMark/>
          </w:tcPr>
          <w:p w14:paraId="53724272"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91</w:t>
            </w:r>
          </w:p>
        </w:tc>
        <w:tc>
          <w:tcPr>
            <w:tcW w:w="1296" w:type="dxa"/>
            <w:tcBorders>
              <w:top w:val="single" w:sz="4" w:space="0" w:color="auto"/>
            </w:tcBorders>
            <w:noWrap/>
            <w:hideMark/>
          </w:tcPr>
          <w:p w14:paraId="616BF52A"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2.7</w:t>
            </w:r>
          </w:p>
        </w:tc>
      </w:tr>
      <w:tr w:rsidR="00AE40D8" w:rsidRPr="005175DE" w14:paraId="0ECAF17A"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noWrap/>
            <w:hideMark/>
          </w:tcPr>
          <w:p w14:paraId="48FE7286" w14:textId="0B64BFE6" w:rsidR="00AE40D8" w:rsidRPr="005175DE" w:rsidRDefault="00AE40D8" w:rsidP="007103A3">
            <w:pPr>
              <w:pStyle w:val="Tables"/>
              <w:framePr w:wrap="around"/>
            </w:pPr>
          </w:p>
        </w:tc>
        <w:tc>
          <w:tcPr>
            <w:tcW w:w="1280" w:type="dxa"/>
            <w:noWrap/>
            <w:hideMark/>
          </w:tcPr>
          <w:p w14:paraId="647C621C"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four</w:t>
            </w:r>
          </w:p>
        </w:tc>
        <w:tc>
          <w:tcPr>
            <w:tcW w:w="980" w:type="dxa"/>
            <w:noWrap/>
            <w:hideMark/>
          </w:tcPr>
          <w:p w14:paraId="12CCA770"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2.33</w:t>
            </w:r>
          </w:p>
        </w:tc>
        <w:tc>
          <w:tcPr>
            <w:tcW w:w="1059" w:type="dxa"/>
            <w:noWrap/>
            <w:hideMark/>
          </w:tcPr>
          <w:p w14:paraId="5040304E"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1.87</w:t>
            </w:r>
          </w:p>
        </w:tc>
        <w:tc>
          <w:tcPr>
            <w:tcW w:w="1252" w:type="dxa"/>
            <w:noWrap/>
            <w:hideMark/>
          </w:tcPr>
          <w:p w14:paraId="4989F827"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4</w:t>
            </w:r>
          </w:p>
        </w:tc>
        <w:tc>
          <w:tcPr>
            <w:tcW w:w="840" w:type="dxa"/>
            <w:noWrap/>
            <w:hideMark/>
          </w:tcPr>
          <w:p w14:paraId="4D01C583"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5.64</w:t>
            </w:r>
          </w:p>
        </w:tc>
        <w:tc>
          <w:tcPr>
            <w:tcW w:w="1363" w:type="dxa"/>
            <w:noWrap/>
            <w:hideMark/>
          </w:tcPr>
          <w:p w14:paraId="58030828"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2.44</w:t>
            </w:r>
          </w:p>
        </w:tc>
        <w:tc>
          <w:tcPr>
            <w:tcW w:w="1296" w:type="dxa"/>
            <w:noWrap/>
            <w:hideMark/>
          </w:tcPr>
          <w:p w14:paraId="075CD102"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3.43</w:t>
            </w:r>
          </w:p>
        </w:tc>
      </w:tr>
      <w:tr w:rsidR="00AE40D8" w:rsidRPr="005175DE" w14:paraId="0F83DE5F"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tcBorders>
              <w:bottom w:val="single" w:sz="4" w:space="0" w:color="auto"/>
            </w:tcBorders>
            <w:noWrap/>
            <w:hideMark/>
          </w:tcPr>
          <w:p w14:paraId="1A9E8E32" w14:textId="77777777" w:rsidR="00AE40D8" w:rsidRPr="005175DE" w:rsidRDefault="00AE40D8" w:rsidP="007103A3">
            <w:pPr>
              <w:pStyle w:val="Tables"/>
              <w:framePr w:wrap="around"/>
            </w:pPr>
          </w:p>
        </w:tc>
        <w:tc>
          <w:tcPr>
            <w:tcW w:w="1280" w:type="dxa"/>
            <w:tcBorders>
              <w:bottom w:val="single" w:sz="4" w:space="0" w:color="auto"/>
            </w:tcBorders>
            <w:noWrap/>
            <w:hideMark/>
          </w:tcPr>
          <w:p w14:paraId="4FC1C278"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two</w:t>
            </w:r>
          </w:p>
        </w:tc>
        <w:tc>
          <w:tcPr>
            <w:tcW w:w="980" w:type="dxa"/>
            <w:tcBorders>
              <w:bottom w:val="single" w:sz="4" w:space="0" w:color="auto"/>
            </w:tcBorders>
            <w:noWrap/>
            <w:hideMark/>
          </w:tcPr>
          <w:p w14:paraId="574E592C"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6.01</w:t>
            </w:r>
          </w:p>
        </w:tc>
        <w:tc>
          <w:tcPr>
            <w:tcW w:w="1059" w:type="dxa"/>
            <w:tcBorders>
              <w:bottom w:val="single" w:sz="4" w:space="0" w:color="auto"/>
            </w:tcBorders>
            <w:noWrap/>
            <w:hideMark/>
          </w:tcPr>
          <w:p w14:paraId="73BFD62E"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3.35</w:t>
            </w:r>
          </w:p>
        </w:tc>
        <w:tc>
          <w:tcPr>
            <w:tcW w:w="1252" w:type="dxa"/>
            <w:tcBorders>
              <w:bottom w:val="single" w:sz="4" w:space="0" w:color="auto"/>
            </w:tcBorders>
            <w:noWrap/>
            <w:hideMark/>
          </w:tcPr>
          <w:p w14:paraId="2188A3D1"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09</w:t>
            </w:r>
          </w:p>
        </w:tc>
        <w:tc>
          <w:tcPr>
            <w:tcW w:w="840" w:type="dxa"/>
            <w:tcBorders>
              <w:bottom w:val="single" w:sz="4" w:space="0" w:color="auto"/>
            </w:tcBorders>
            <w:noWrap/>
            <w:hideMark/>
          </w:tcPr>
          <w:p w14:paraId="12013B35"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1.84</w:t>
            </w:r>
          </w:p>
        </w:tc>
        <w:tc>
          <w:tcPr>
            <w:tcW w:w="1363" w:type="dxa"/>
            <w:tcBorders>
              <w:bottom w:val="single" w:sz="4" w:space="0" w:color="auto"/>
            </w:tcBorders>
            <w:noWrap/>
            <w:hideMark/>
          </w:tcPr>
          <w:p w14:paraId="54490F28"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86</w:t>
            </w:r>
          </w:p>
        </w:tc>
        <w:tc>
          <w:tcPr>
            <w:tcW w:w="1296" w:type="dxa"/>
            <w:tcBorders>
              <w:bottom w:val="single" w:sz="4" w:space="0" w:color="auto"/>
            </w:tcBorders>
            <w:noWrap/>
            <w:hideMark/>
          </w:tcPr>
          <w:p w14:paraId="11D7667F"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2.83</w:t>
            </w:r>
          </w:p>
        </w:tc>
      </w:tr>
      <w:tr w:rsidR="00AE40D8" w:rsidRPr="005175DE" w14:paraId="22803E07"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tcBorders>
              <w:top w:val="single" w:sz="4" w:space="0" w:color="auto"/>
            </w:tcBorders>
            <w:noWrap/>
            <w:hideMark/>
          </w:tcPr>
          <w:p w14:paraId="50F699E2" w14:textId="77777777" w:rsidR="00AE40D8" w:rsidRPr="005175DE" w:rsidRDefault="00AE40D8" w:rsidP="007103A3">
            <w:pPr>
              <w:pStyle w:val="Tables"/>
              <w:framePr w:wrap="around"/>
            </w:pPr>
            <w:r w:rsidRPr="005175DE">
              <w:t>25th percentile</w:t>
            </w:r>
          </w:p>
        </w:tc>
        <w:tc>
          <w:tcPr>
            <w:tcW w:w="1280" w:type="dxa"/>
            <w:tcBorders>
              <w:top w:val="single" w:sz="4" w:space="0" w:color="auto"/>
            </w:tcBorders>
            <w:noWrap/>
            <w:hideMark/>
          </w:tcPr>
          <w:p w14:paraId="1F7A55DC"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six</w:t>
            </w:r>
          </w:p>
        </w:tc>
        <w:tc>
          <w:tcPr>
            <w:tcW w:w="980" w:type="dxa"/>
            <w:tcBorders>
              <w:top w:val="single" w:sz="4" w:space="0" w:color="auto"/>
            </w:tcBorders>
            <w:noWrap/>
            <w:hideMark/>
          </w:tcPr>
          <w:p w14:paraId="333C9BD5"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88</w:t>
            </w:r>
          </w:p>
        </w:tc>
        <w:tc>
          <w:tcPr>
            <w:tcW w:w="1059" w:type="dxa"/>
            <w:tcBorders>
              <w:top w:val="single" w:sz="4" w:space="0" w:color="auto"/>
            </w:tcBorders>
            <w:noWrap/>
            <w:hideMark/>
          </w:tcPr>
          <w:p w14:paraId="37331C16"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10.5</w:t>
            </w:r>
          </w:p>
        </w:tc>
        <w:tc>
          <w:tcPr>
            <w:tcW w:w="1252" w:type="dxa"/>
            <w:tcBorders>
              <w:top w:val="single" w:sz="4" w:space="0" w:color="auto"/>
            </w:tcBorders>
            <w:noWrap/>
            <w:hideMark/>
          </w:tcPr>
          <w:p w14:paraId="3EC94C70"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43</w:t>
            </w:r>
          </w:p>
        </w:tc>
        <w:tc>
          <w:tcPr>
            <w:tcW w:w="840" w:type="dxa"/>
            <w:tcBorders>
              <w:top w:val="single" w:sz="4" w:space="0" w:color="auto"/>
            </w:tcBorders>
            <w:noWrap/>
            <w:hideMark/>
          </w:tcPr>
          <w:p w14:paraId="4B86335D"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42.75</w:t>
            </w:r>
          </w:p>
        </w:tc>
        <w:tc>
          <w:tcPr>
            <w:tcW w:w="1363" w:type="dxa"/>
            <w:tcBorders>
              <w:top w:val="single" w:sz="4" w:space="0" w:color="auto"/>
            </w:tcBorders>
            <w:noWrap/>
            <w:hideMark/>
          </w:tcPr>
          <w:p w14:paraId="766D45FB"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6</w:t>
            </w:r>
          </w:p>
        </w:tc>
        <w:tc>
          <w:tcPr>
            <w:tcW w:w="1296" w:type="dxa"/>
            <w:tcBorders>
              <w:top w:val="single" w:sz="4" w:space="0" w:color="auto"/>
            </w:tcBorders>
            <w:noWrap/>
            <w:hideMark/>
          </w:tcPr>
          <w:p w14:paraId="5922AE29"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5</w:t>
            </w:r>
          </w:p>
        </w:tc>
      </w:tr>
      <w:tr w:rsidR="00AE40D8" w:rsidRPr="005175DE" w14:paraId="140A74DA"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noWrap/>
            <w:hideMark/>
          </w:tcPr>
          <w:p w14:paraId="2CD851EF" w14:textId="0D69D5FE" w:rsidR="00AE40D8" w:rsidRPr="005175DE" w:rsidRDefault="00AE40D8" w:rsidP="007103A3">
            <w:pPr>
              <w:pStyle w:val="Tables"/>
              <w:framePr w:wrap="around"/>
            </w:pPr>
          </w:p>
        </w:tc>
        <w:tc>
          <w:tcPr>
            <w:tcW w:w="1280" w:type="dxa"/>
            <w:noWrap/>
            <w:hideMark/>
          </w:tcPr>
          <w:p w14:paraId="01CC0AEE"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four</w:t>
            </w:r>
          </w:p>
        </w:tc>
        <w:tc>
          <w:tcPr>
            <w:tcW w:w="980" w:type="dxa"/>
            <w:noWrap/>
            <w:hideMark/>
          </w:tcPr>
          <w:p w14:paraId="0BCBFC6B"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15</w:t>
            </w:r>
          </w:p>
        </w:tc>
        <w:tc>
          <w:tcPr>
            <w:tcW w:w="1059" w:type="dxa"/>
            <w:noWrap/>
            <w:hideMark/>
          </w:tcPr>
          <w:p w14:paraId="2B9F51F1"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17</w:t>
            </w:r>
          </w:p>
        </w:tc>
        <w:tc>
          <w:tcPr>
            <w:tcW w:w="1252" w:type="dxa"/>
            <w:noWrap/>
            <w:hideMark/>
          </w:tcPr>
          <w:p w14:paraId="1A175672"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42</w:t>
            </w:r>
          </w:p>
        </w:tc>
        <w:tc>
          <w:tcPr>
            <w:tcW w:w="840" w:type="dxa"/>
            <w:noWrap/>
            <w:hideMark/>
          </w:tcPr>
          <w:p w14:paraId="0C5C1E15"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40.5</w:t>
            </w:r>
          </w:p>
        </w:tc>
        <w:tc>
          <w:tcPr>
            <w:tcW w:w="1363" w:type="dxa"/>
            <w:noWrap/>
            <w:hideMark/>
          </w:tcPr>
          <w:p w14:paraId="44FAD279"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4</w:t>
            </w:r>
          </w:p>
        </w:tc>
        <w:tc>
          <w:tcPr>
            <w:tcW w:w="1296" w:type="dxa"/>
            <w:noWrap/>
            <w:hideMark/>
          </w:tcPr>
          <w:p w14:paraId="65694F0C"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2</w:t>
            </w:r>
          </w:p>
        </w:tc>
      </w:tr>
      <w:tr w:rsidR="00AE40D8" w:rsidRPr="005175DE" w14:paraId="65D2F4EC"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tcBorders>
              <w:bottom w:val="single" w:sz="4" w:space="0" w:color="auto"/>
            </w:tcBorders>
            <w:noWrap/>
            <w:hideMark/>
          </w:tcPr>
          <w:p w14:paraId="70317B7A" w14:textId="5A9417B3" w:rsidR="00AE40D8" w:rsidRPr="005175DE" w:rsidRDefault="00AE40D8" w:rsidP="007103A3">
            <w:pPr>
              <w:pStyle w:val="Tables"/>
              <w:framePr w:wrap="around"/>
            </w:pPr>
          </w:p>
        </w:tc>
        <w:tc>
          <w:tcPr>
            <w:tcW w:w="1280" w:type="dxa"/>
            <w:tcBorders>
              <w:bottom w:val="single" w:sz="4" w:space="0" w:color="auto"/>
            </w:tcBorders>
            <w:noWrap/>
            <w:hideMark/>
          </w:tcPr>
          <w:p w14:paraId="355ADE93"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two</w:t>
            </w:r>
          </w:p>
        </w:tc>
        <w:tc>
          <w:tcPr>
            <w:tcW w:w="980" w:type="dxa"/>
            <w:tcBorders>
              <w:bottom w:val="single" w:sz="4" w:space="0" w:color="auto"/>
            </w:tcBorders>
            <w:noWrap/>
            <w:hideMark/>
          </w:tcPr>
          <w:p w14:paraId="7A196C90"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54.5</w:t>
            </w:r>
          </w:p>
        </w:tc>
        <w:tc>
          <w:tcPr>
            <w:tcW w:w="1059" w:type="dxa"/>
            <w:tcBorders>
              <w:bottom w:val="single" w:sz="4" w:space="0" w:color="auto"/>
            </w:tcBorders>
            <w:noWrap/>
            <w:hideMark/>
          </w:tcPr>
          <w:p w14:paraId="3C66D53C"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11</w:t>
            </w:r>
          </w:p>
        </w:tc>
        <w:tc>
          <w:tcPr>
            <w:tcW w:w="1252" w:type="dxa"/>
            <w:tcBorders>
              <w:bottom w:val="single" w:sz="4" w:space="0" w:color="auto"/>
            </w:tcBorders>
            <w:noWrap/>
            <w:hideMark/>
          </w:tcPr>
          <w:p w14:paraId="500F41A0"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39</w:t>
            </w:r>
          </w:p>
        </w:tc>
        <w:tc>
          <w:tcPr>
            <w:tcW w:w="840" w:type="dxa"/>
            <w:tcBorders>
              <w:bottom w:val="single" w:sz="4" w:space="0" w:color="auto"/>
            </w:tcBorders>
            <w:noWrap/>
            <w:hideMark/>
          </w:tcPr>
          <w:p w14:paraId="7455875D"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43</w:t>
            </w:r>
          </w:p>
        </w:tc>
        <w:tc>
          <w:tcPr>
            <w:tcW w:w="1363" w:type="dxa"/>
            <w:tcBorders>
              <w:bottom w:val="single" w:sz="4" w:space="0" w:color="auto"/>
            </w:tcBorders>
            <w:noWrap/>
            <w:hideMark/>
          </w:tcPr>
          <w:p w14:paraId="1036FEBD"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6</w:t>
            </w:r>
          </w:p>
        </w:tc>
        <w:tc>
          <w:tcPr>
            <w:tcW w:w="1296" w:type="dxa"/>
            <w:tcBorders>
              <w:bottom w:val="single" w:sz="4" w:space="0" w:color="auto"/>
            </w:tcBorders>
            <w:noWrap/>
            <w:hideMark/>
          </w:tcPr>
          <w:p w14:paraId="28D74731"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4.5</w:t>
            </w:r>
          </w:p>
        </w:tc>
      </w:tr>
      <w:tr w:rsidR="00AE40D8" w:rsidRPr="005175DE" w14:paraId="18C4ABA9"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tcBorders>
              <w:top w:val="single" w:sz="4" w:space="0" w:color="auto"/>
            </w:tcBorders>
            <w:noWrap/>
            <w:hideMark/>
          </w:tcPr>
          <w:p w14:paraId="690ADE91" w14:textId="77777777" w:rsidR="00AE40D8" w:rsidRPr="005175DE" w:rsidRDefault="00AE40D8" w:rsidP="007103A3">
            <w:pPr>
              <w:pStyle w:val="Tables"/>
              <w:framePr w:wrap="around"/>
            </w:pPr>
            <w:r w:rsidRPr="005175DE">
              <w:t>50th percentile</w:t>
            </w:r>
          </w:p>
        </w:tc>
        <w:tc>
          <w:tcPr>
            <w:tcW w:w="1280" w:type="dxa"/>
            <w:tcBorders>
              <w:top w:val="single" w:sz="4" w:space="0" w:color="auto"/>
            </w:tcBorders>
            <w:noWrap/>
            <w:hideMark/>
          </w:tcPr>
          <w:p w14:paraId="610962E6"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six</w:t>
            </w:r>
          </w:p>
        </w:tc>
        <w:tc>
          <w:tcPr>
            <w:tcW w:w="980" w:type="dxa"/>
            <w:tcBorders>
              <w:top w:val="single" w:sz="4" w:space="0" w:color="auto"/>
            </w:tcBorders>
            <w:noWrap/>
            <w:hideMark/>
          </w:tcPr>
          <w:p w14:paraId="402405EB"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89.5</w:t>
            </w:r>
          </w:p>
        </w:tc>
        <w:tc>
          <w:tcPr>
            <w:tcW w:w="1059" w:type="dxa"/>
            <w:tcBorders>
              <w:top w:val="single" w:sz="4" w:space="0" w:color="auto"/>
            </w:tcBorders>
            <w:noWrap/>
            <w:hideMark/>
          </w:tcPr>
          <w:p w14:paraId="4103E595"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15</w:t>
            </w:r>
          </w:p>
        </w:tc>
        <w:tc>
          <w:tcPr>
            <w:tcW w:w="1252" w:type="dxa"/>
            <w:tcBorders>
              <w:top w:val="single" w:sz="4" w:space="0" w:color="auto"/>
            </w:tcBorders>
            <w:noWrap/>
            <w:hideMark/>
          </w:tcPr>
          <w:p w14:paraId="4D8B5D78"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44</w:t>
            </w:r>
          </w:p>
        </w:tc>
        <w:tc>
          <w:tcPr>
            <w:tcW w:w="840" w:type="dxa"/>
            <w:tcBorders>
              <w:top w:val="single" w:sz="4" w:space="0" w:color="auto"/>
            </w:tcBorders>
            <w:noWrap/>
            <w:hideMark/>
          </w:tcPr>
          <w:p w14:paraId="768DA459"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56.5</w:t>
            </w:r>
          </w:p>
        </w:tc>
        <w:tc>
          <w:tcPr>
            <w:tcW w:w="1363" w:type="dxa"/>
            <w:tcBorders>
              <w:top w:val="single" w:sz="4" w:space="0" w:color="auto"/>
            </w:tcBorders>
            <w:noWrap/>
            <w:hideMark/>
          </w:tcPr>
          <w:p w14:paraId="32E6EFC8"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7</w:t>
            </w:r>
          </w:p>
        </w:tc>
        <w:tc>
          <w:tcPr>
            <w:tcW w:w="1296" w:type="dxa"/>
            <w:tcBorders>
              <w:top w:val="single" w:sz="4" w:space="0" w:color="auto"/>
            </w:tcBorders>
            <w:noWrap/>
            <w:hideMark/>
          </w:tcPr>
          <w:p w14:paraId="60899276"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6.5</w:t>
            </w:r>
          </w:p>
        </w:tc>
      </w:tr>
      <w:tr w:rsidR="00AE40D8" w:rsidRPr="005175DE" w14:paraId="46CD5089"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noWrap/>
            <w:hideMark/>
          </w:tcPr>
          <w:p w14:paraId="4BFA305C" w14:textId="5BB91487" w:rsidR="00AE40D8" w:rsidRPr="005175DE" w:rsidRDefault="00AE40D8" w:rsidP="007103A3">
            <w:pPr>
              <w:pStyle w:val="Tables"/>
              <w:framePr w:wrap="around"/>
            </w:pPr>
          </w:p>
        </w:tc>
        <w:tc>
          <w:tcPr>
            <w:tcW w:w="1280" w:type="dxa"/>
            <w:noWrap/>
            <w:hideMark/>
          </w:tcPr>
          <w:p w14:paraId="581E1B94"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four</w:t>
            </w:r>
          </w:p>
        </w:tc>
        <w:tc>
          <w:tcPr>
            <w:tcW w:w="980" w:type="dxa"/>
            <w:noWrap/>
            <w:hideMark/>
          </w:tcPr>
          <w:p w14:paraId="1614D4A9"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22</w:t>
            </w:r>
          </w:p>
        </w:tc>
        <w:tc>
          <w:tcPr>
            <w:tcW w:w="1059" w:type="dxa"/>
            <w:noWrap/>
            <w:hideMark/>
          </w:tcPr>
          <w:p w14:paraId="382F0D58"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33</w:t>
            </w:r>
          </w:p>
        </w:tc>
        <w:tc>
          <w:tcPr>
            <w:tcW w:w="1252" w:type="dxa"/>
            <w:noWrap/>
            <w:hideMark/>
          </w:tcPr>
          <w:p w14:paraId="001FBA6C"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43</w:t>
            </w:r>
          </w:p>
        </w:tc>
        <w:tc>
          <w:tcPr>
            <w:tcW w:w="840" w:type="dxa"/>
            <w:noWrap/>
            <w:hideMark/>
          </w:tcPr>
          <w:p w14:paraId="5C3F5F5B"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43</w:t>
            </w:r>
          </w:p>
        </w:tc>
        <w:tc>
          <w:tcPr>
            <w:tcW w:w="1363" w:type="dxa"/>
            <w:noWrap/>
            <w:hideMark/>
          </w:tcPr>
          <w:p w14:paraId="063A00A7"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6</w:t>
            </w:r>
          </w:p>
        </w:tc>
        <w:tc>
          <w:tcPr>
            <w:tcW w:w="1296" w:type="dxa"/>
            <w:noWrap/>
            <w:hideMark/>
          </w:tcPr>
          <w:p w14:paraId="7A37B951"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5</w:t>
            </w:r>
          </w:p>
        </w:tc>
      </w:tr>
      <w:tr w:rsidR="00AE40D8" w:rsidRPr="005175DE" w14:paraId="454FD5BE"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tcBorders>
              <w:bottom w:val="single" w:sz="4" w:space="0" w:color="auto"/>
            </w:tcBorders>
            <w:noWrap/>
            <w:hideMark/>
          </w:tcPr>
          <w:p w14:paraId="4D977834" w14:textId="77777777" w:rsidR="00AE40D8" w:rsidRPr="005175DE" w:rsidRDefault="00AE40D8" w:rsidP="007103A3">
            <w:pPr>
              <w:pStyle w:val="Tables"/>
              <w:framePr w:wrap="around"/>
            </w:pPr>
          </w:p>
        </w:tc>
        <w:tc>
          <w:tcPr>
            <w:tcW w:w="1280" w:type="dxa"/>
            <w:tcBorders>
              <w:bottom w:val="single" w:sz="4" w:space="0" w:color="auto"/>
            </w:tcBorders>
            <w:noWrap/>
            <w:hideMark/>
          </w:tcPr>
          <w:p w14:paraId="46EB33F7"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two</w:t>
            </w:r>
          </w:p>
        </w:tc>
        <w:tc>
          <w:tcPr>
            <w:tcW w:w="980" w:type="dxa"/>
            <w:tcBorders>
              <w:bottom w:val="single" w:sz="4" w:space="0" w:color="auto"/>
            </w:tcBorders>
            <w:noWrap/>
            <w:hideMark/>
          </w:tcPr>
          <w:p w14:paraId="483552BD"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59</w:t>
            </w:r>
          </w:p>
        </w:tc>
        <w:tc>
          <w:tcPr>
            <w:tcW w:w="1059" w:type="dxa"/>
            <w:tcBorders>
              <w:bottom w:val="single" w:sz="4" w:space="0" w:color="auto"/>
            </w:tcBorders>
            <w:noWrap/>
            <w:hideMark/>
          </w:tcPr>
          <w:p w14:paraId="40B3E57E"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15</w:t>
            </w:r>
          </w:p>
        </w:tc>
        <w:tc>
          <w:tcPr>
            <w:tcW w:w="1252" w:type="dxa"/>
            <w:tcBorders>
              <w:bottom w:val="single" w:sz="4" w:space="0" w:color="auto"/>
            </w:tcBorders>
            <w:noWrap/>
            <w:hideMark/>
          </w:tcPr>
          <w:p w14:paraId="5077DB87"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39</w:t>
            </w:r>
          </w:p>
        </w:tc>
        <w:tc>
          <w:tcPr>
            <w:tcW w:w="840" w:type="dxa"/>
            <w:tcBorders>
              <w:bottom w:val="single" w:sz="4" w:space="0" w:color="auto"/>
            </w:tcBorders>
            <w:noWrap/>
            <w:hideMark/>
          </w:tcPr>
          <w:p w14:paraId="212DB232"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57</w:t>
            </w:r>
          </w:p>
        </w:tc>
        <w:tc>
          <w:tcPr>
            <w:tcW w:w="1363" w:type="dxa"/>
            <w:tcBorders>
              <w:bottom w:val="single" w:sz="4" w:space="0" w:color="auto"/>
            </w:tcBorders>
            <w:noWrap/>
            <w:hideMark/>
          </w:tcPr>
          <w:p w14:paraId="7119EE12"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7</w:t>
            </w:r>
          </w:p>
        </w:tc>
        <w:tc>
          <w:tcPr>
            <w:tcW w:w="1296" w:type="dxa"/>
            <w:tcBorders>
              <w:bottom w:val="single" w:sz="4" w:space="0" w:color="auto"/>
            </w:tcBorders>
            <w:noWrap/>
            <w:hideMark/>
          </w:tcPr>
          <w:p w14:paraId="0ACF1470"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6</w:t>
            </w:r>
          </w:p>
        </w:tc>
      </w:tr>
      <w:tr w:rsidR="00AE40D8" w:rsidRPr="005175DE" w14:paraId="72BC391A"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tcBorders>
              <w:top w:val="single" w:sz="4" w:space="0" w:color="auto"/>
            </w:tcBorders>
            <w:noWrap/>
            <w:hideMark/>
          </w:tcPr>
          <w:p w14:paraId="22C7B7B0" w14:textId="055B7E52" w:rsidR="00AE40D8" w:rsidRPr="005175DE" w:rsidRDefault="00AE40D8" w:rsidP="007103A3">
            <w:pPr>
              <w:pStyle w:val="Tables"/>
              <w:framePr w:wrap="around"/>
            </w:pPr>
            <w:r w:rsidRPr="005175DE">
              <w:t>75th percentile</w:t>
            </w:r>
          </w:p>
        </w:tc>
        <w:tc>
          <w:tcPr>
            <w:tcW w:w="1280" w:type="dxa"/>
            <w:tcBorders>
              <w:top w:val="single" w:sz="4" w:space="0" w:color="auto"/>
            </w:tcBorders>
            <w:noWrap/>
            <w:hideMark/>
          </w:tcPr>
          <w:p w14:paraId="62DE905C"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six</w:t>
            </w:r>
          </w:p>
        </w:tc>
        <w:tc>
          <w:tcPr>
            <w:tcW w:w="980" w:type="dxa"/>
            <w:tcBorders>
              <w:top w:val="single" w:sz="4" w:space="0" w:color="auto"/>
            </w:tcBorders>
            <w:noWrap/>
            <w:hideMark/>
          </w:tcPr>
          <w:p w14:paraId="0F5506D2"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97</w:t>
            </w:r>
          </w:p>
        </w:tc>
        <w:tc>
          <w:tcPr>
            <w:tcW w:w="1059" w:type="dxa"/>
            <w:tcBorders>
              <w:top w:val="single" w:sz="4" w:space="0" w:color="auto"/>
            </w:tcBorders>
            <w:noWrap/>
            <w:hideMark/>
          </w:tcPr>
          <w:p w14:paraId="4BF36142"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24</w:t>
            </w:r>
          </w:p>
        </w:tc>
        <w:tc>
          <w:tcPr>
            <w:tcW w:w="1252" w:type="dxa"/>
            <w:tcBorders>
              <w:top w:val="single" w:sz="4" w:space="0" w:color="auto"/>
            </w:tcBorders>
            <w:noWrap/>
            <w:hideMark/>
          </w:tcPr>
          <w:p w14:paraId="52E6F8F1"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44.25</w:t>
            </w:r>
          </w:p>
        </w:tc>
        <w:tc>
          <w:tcPr>
            <w:tcW w:w="840" w:type="dxa"/>
            <w:tcBorders>
              <w:top w:val="single" w:sz="4" w:space="0" w:color="auto"/>
            </w:tcBorders>
            <w:noWrap/>
            <w:hideMark/>
          </w:tcPr>
          <w:p w14:paraId="01E918D6"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61.25</w:t>
            </w:r>
          </w:p>
        </w:tc>
        <w:tc>
          <w:tcPr>
            <w:tcW w:w="1363" w:type="dxa"/>
            <w:tcBorders>
              <w:top w:val="single" w:sz="4" w:space="0" w:color="auto"/>
            </w:tcBorders>
            <w:noWrap/>
            <w:hideMark/>
          </w:tcPr>
          <w:p w14:paraId="666A70B4"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7.25</w:t>
            </w:r>
          </w:p>
        </w:tc>
        <w:tc>
          <w:tcPr>
            <w:tcW w:w="1296" w:type="dxa"/>
            <w:tcBorders>
              <w:top w:val="single" w:sz="4" w:space="0" w:color="auto"/>
            </w:tcBorders>
            <w:noWrap/>
            <w:hideMark/>
          </w:tcPr>
          <w:p w14:paraId="1C72949E"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8</w:t>
            </w:r>
          </w:p>
        </w:tc>
      </w:tr>
      <w:tr w:rsidR="00AE40D8" w:rsidRPr="005175DE" w14:paraId="5FF3D5C7" w14:textId="77777777" w:rsidTr="00303A53">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1788" w:type="dxa"/>
            <w:noWrap/>
            <w:hideMark/>
          </w:tcPr>
          <w:p w14:paraId="39E79421" w14:textId="77777777" w:rsidR="00AE40D8" w:rsidRPr="005175DE" w:rsidRDefault="00AE40D8" w:rsidP="007103A3">
            <w:pPr>
              <w:pStyle w:val="Tables"/>
              <w:framePr w:wrap="around"/>
            </w:pPr>
          </w:p>
        </w:tc>
        <w:tc>
          <w:tcPr>
            <w:tcW w:w="1280" w:type="dxa"/>
            <w:noWrap/>
            <w:hideMark/>
          </w:tcPr>
          <w:p w14:paraId="042A8F3B"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four</w:t>
            </w:r>
          </w:p>
        </w:tc>
        <w:tc>
          <w:tcPr>
            <w:tcW w:w="980" w:type="dxa"/>
            <w:noWrap/>
            <w:hideMark/>
          </w:tcPr>
          <w:p w14:paraId="6FC58AB8"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35</w:t>
            </w:r>
          </w:p>
        </w:tc>
        <w:tc>
          <w:tcPr>
            <w:tcW w:w="1059" w:type="dxa"/>
            <w:noWrap/>
            <w:hideMark/>
          </w:tcPr>
          <w:p w14:paraId="0867AF35"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37</w:t>
            </w:r>
          </w:p>
        </w:tc>
        <w:tc>
          <w:tcPr>
            <w:tcW w:w="1252" w:type="dxa"/>
            <w:noWrap/>
            <w:hideMark/>
          </w:tcPr>
          <w:p w14:paraId="0CB92932"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43</w:t>
            </w:r>
          </w:p>
        </w:tc>
        <w:tc>
          <w:tcPr>
            <w:tcW w:w="840" w:type="dxa"/>
            <w:noWrap/>
            <w:hideMark/>
          </w:tcPr>
          <w:p w14:paraId="366E2BB2"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61</w:t>
            </w:r>
          </w:p>
        </w:tc>
        <w:tc>
          <w:tcPr>
            <w:tcW w:w="1363" w:type="dxa"/>
            <w:noWrap/>
            <w:hideMark/>
          </w:tcPr>
          <w:p w14:paraId="3B8F1EE9"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7</w:t>
            </w:r>
          </w:p>
        </w:tc>
        <w:tc>
          <w:tcPr>
            <w:tcW w:w="1296" w:type="dxa"/>
            <w:noWrap/>
            <w:hideMark/>
          </w:tcPr>
          <w:p w14:paraId="7CA1A2EA" w14:textId="77777777" w:rsidR="00AE40D8" w:rsidRPr="005175DE" w:rsidRDefault="00AE40D8" w:rsidP="007103A3">
            <w:pPr>
              <w:pStyle w:val="Tables"/>
              <w:framePr w:wrap="around"/>
              <w:cnfStyle w:val="000000100000" w:firstRow="0" w:lastRow="0" w:firstColumn="0" w:lastColumn="0" w:oddVBand="0" w:evenVBand="0" w:oddHBand="1" w:evenHBand="0" w:firstRowFirstColumn="0" w:firstRowLastColumn="0" w:lastRowFirstColumn="0" w:lastRowLastColumn="0"/>
            </w:pPr>
            <w:r w:rsidRPr="005175DE">
              <w:t>18</w:t>
            </w:r>
          </w:p>
        </w:tc>
      </w:tr>
      <w:tr w:rsidR="00AE40D8" w:rsidRPr="005175DE" w14:paraId="6E80B3DF" w14:textId="77777777" w:rsidTr="00303A53">
        <w:trPr>
          <w:trHeight w:val="144"/>
        </w:trPr>
        <w:tc>
          <w:tcPr>
            <w:cnfStyle w:val="001000000000" w:firstRow="0" w:lastRow="0" w:firstColumn="1" w:lastColumn="0" w:oddVBand="0" w:evenVBand="0" w:oddHBand="0" w:evenHBand="0" w:firstRowFirstColumn="0" w:firstRowLastColumn="0" w:lastRowFirstColumn="0" w:lastRowLastColumn="0"/>
            <w:tcW w:w="1788" w:type="dxa"/>
            <w:noWrap/>
            <w:hideMark/>
          </w:tcPr>
          <w:p w14:paraId="285D2D5A" w14:textId="77777777" w:rsidR="00AE40D8" w:rsidRPr="005175DE" w:rsidRDefault="00AE40D8" w:rsidP="007103A3">
            <w:pPr>
              <w:pStyle w:val="Tables"/>
              <w:framePr w:wrap="around"/>
            </w:pPr>
          </w:p>
        </w:tc>
        <w:tc>
          <w:tcPr>
            <w:tcW w:w="1280" w:type="dxa"/>
            <w:noWrap/>
            <w:hideMark/>
          </w:tcPr>
          <w:p w14:paraId="19A1AB6A"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two</w:t>
            </w:r>
          </w:p>
        </w:tc>
        <w:tc>
          <w:tcPr>
            <w:tcW w:w="980" w:type="dxa"/>
            <w:noWrap/>
            <w:hideMark/>
          </w:tcPr>
          <w:p w14:paraId="6A39D38D"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64</w:t>
            </w:r>
          </w:p>
        </w:tc>
        <w:tc>
          <w:tcPr>
            <w:tcW w:w="1059" w:type="dxa"/>
            <w:noWrap/>
            <w:hideMark/>
          </w:tcPr>
          <w:p w14:paraId="4775C474"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26.5</w:t>
            </w:r>
          </w:p>
        </w:tc>
        <w:tc>
          <w:tcPr>
            <w:tcW w:w="1252" w:type="dxa"/>
            <w:noWrap/>
            <w:hideMark/>
          </w:tcPr>
          <w:p w14:paraId="0BFE7621"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40</w:t>
            </w:r>
          </w:p>
        </w:tc>
        <w:tc>
          <w:tcPr>
            <w:tcW w:w="840" w:type="dxa"/>
            <w:noWrap/>
            <w:hideMark/>
          </w:tcPr>
          <w:p w14:paraId="3C067740"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61.25</w:t>
            </w:r>
          </w:p>
        </w:tc>
        <w:tc>
          <w:tcPr>
            <w:tcW w:w="1363" w:type="dxa"/>
            <w:noWrap/>
            <w:hideMark/>
          </w:tcPr>
          <w:p w14:paraId="5F19B2FB"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8</w:t>
            </w:r>
          </w:p>
        </w:tc>
        <w:tc>
          <w:tcPr>
            <w:tcW w:w="1296" w:type="dxa"/>
            <w:noWrap/>
            <w:hideMark/>
          </w:tcPr>
          <w:p w14:paraId="77F43420" w14:textId="77777777" w:rsidR="00AE40D8" w:rsidRPr="005175DE" w:rsidRDefault="00AE40D8"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5175DE">
              <w:t>18</w:t>
            </w:r>
          </w:p>
        </w:tc>
      </w:tr>
      <w:tr w:rsidR="00AE40D8" w:rsidRPr="005175DE" w14:paraId="30B7545F" w14:textId="77777777" w:rsidTr="00AE40D8">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9858" w:type="dxa"/>
            <w:gridSpan w:val="8"/>
            <w:tcBorders>
              <w:bottom w:val="single" w:sz="18" w:space="0" w:color="auto"/>
            </w:tcBorders>
            <w:shd w:val="clear" w:color="auto" w:fill="auto"/>
            <w:noWrap/>
          </w:tcPr>
          <w:p w14:paraId="5A8162C7" w14:textId="77777777" w:rsidR="00AE40D8" w:rsidRPr="005175DE" w:rsidRDefault="00AE40D8" w:rsidP="007103A3">
            <w:pPr>
              <w:pStyle w:val="Tables"/>
              <w:framePr w:wrap="around"/>
            </w:pPr>
          </w:p>
        </w:tc>
      </w:tr>
    </w:tbl>
    <w:p w14:paraId="7912CF46" w14:textId="77777777" w:rsidR="00B810F8" w:rsidRDefault="00B810F8" w:rsidP="00B810F8">
      <w:pPr>
        <w:pStyle w:val="Heading3"/>
      </w:pPr>
    </w:p>
    <w:p w14:paraId="088B8633" w14:textId="1A3186F3" w:rsidR="00AE40D8" w:rsidRDefault="00AE40D8" w:rsidP="00B810F8">
      <w:pPr>
        <w:pStyle w:val="Heading3"/>
      </w:pPr>
      <w:r>
        <w:t xml:space="preserve">Figure.1-Logit classifier </w:t>
      </w:r>
      <w:r w:rsidRPr="00F94B0E">
        <w:rPr>
          <w:rFonts w:ascii="Helvetica" w:eastAsia="Times New Roman" w:hAnsi="Helvetica" w:cs="Times New Roman"/>
          <w:noProof/>
          <w:color w:val="333333"/>
          <w:sz w:val="18"/>
          <w:szCs w:val="18"/>
        </w:rPr>
        <w:t xml:space="preserve"> </w:t>
      </w:r>
    </w:p>
    <w:p w14:paraId="4598F6C4" w14:textId="7ABED2DF" w:rsidR="002C5838" w:rsidRDefault="00AE40D8" w:rsidP="002C5838">
      <w:r w:rsidRPr="00F94B0E">
        <w:rPr>
          <w:rFonts w:ascii="Helvetica" w:eastAsia="Times New Roman" w:hAnsi="Helvetica" w:cs="Times New Roman"/>
          <w:noProof/>
          <w:color w:val="333333"/>
          <w:sz w:val="18"/>
          <w:szCs w:val="18"/>
        </w:rPr>
        <w:drawing>
          <wp:anchor distT="0" distB="0" distL="114300" distR="114300" simplePos="0" relativeHeight="251670528" behindDoc="1" locked="1" layoutInCell="1" allowOverlap="0" wp14:anchorId="37C51EEA" wp14:editId="612B11A5">
            <wp:simplePos x="0" y="0"/>
            <wp:positionH relativeFrom="margin">
              <wp:posOffset>0</wp:posOffset>
            </wp:positionH>
            <wp:positionV relativeFrom="page">
              <wp:posOffset>6839585</wp:posOffset>
            </wp:positionV>
            <wp:extent cx="3346704" cy="2286174"/>
            <wp:effectExtent l="12700" t="12700" r="6350" b="12700"/>
            <wp:wrapSquare wrapText="bothSides"/>
            <wp:docPr id="2" name="Picture 2" descr="figure 1 show AUC z scores over 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figure 1 show AUC z scores over age.&#10;"/>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346704" cy="2286174"/>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2C5838">
        <w:t>The distributions of AUC scores from early measurements shown in figure 1 indicate</w:t>
      </w:r>
      <w:r>
        <w:t>s</w:t>
      </w:r>
      <w:r w:rsidR="002C5838">
        <w:t xml:space="preserve"> a</w:t>
      </w:r>
      <w:r>
        <w:t>n upward</w:t>
      </w:r>
      <w:r w:rsidR="002C5838">
        <w:t xml:space="preserve"> trend </w:t>
      </w:r>
      <w:r>
        <w:t xml:space="preserve">in mismatch reliability as represented here by an increase in classifier reliability scores between 2- and 6-months early infant phonetic learning </w:t>
      </w:r>
      <w:r w:rsidR="002C5838">
        <w:t xml:space="preserve">irrespective of VOT </w:t>
      </w:r>
      <w:r>
        <w:t>contrast</w:t>
      </w:r>
      <w:r w:rsidR="002C5838">
        <w:t xml:space="preserve">. </w:t>
      </w:r>
      <w:r w:rsidR="002C5838" w:rsidRPr="00677E92">
        <w:t> </w:t>
      </w:r>
    </w:p>
    <w:p w14:paraId="79F2EB78" w14:textId="7167489B" w:rsidR="00F94B0E" w:rsidRPr="00F94B0E" w:rsidRDefault="00AE40D8" w:rsidP="00F94B0E">
      <w:pPr>
        <w:rPr>
          <w:rFonts w:ascii="Helvetica" w:eastAsia="Times New Roman" w:hAnsi="Helvetica" w:cs="Times New Roman"/>
          <w:color w:val="333333"/>
          <w:sz w:val="18"/>
          <w:szCs w:val="18"/>
        </w:rPr>
      </w:pPr>
      <w:r w:rsidRPr="00F94B0E">
        <w:rPr>
          <w:rFonts w:ascii="Helvetica" w:eastAsia="Times New Roman" w:hAnsi="Helvetica" w:cs="Times New Roman"/>
          <w:color w:val="333333"/>
          <w:sz w:val="18"/>
          <w:szCs w:val="18"/>
        </w:rPr>
        <w:t xml:space="preserve"> </w:t>
      </w:r>
      <w:r w:rsidR="00875262" w:rsidRPr="00F94B0E">
        <w:rPr>
          <w:rFonts w:ascii="Helvetica" w:eastAsia="Times New Roman" w:hAnsi="Helvetica" w:cs="Times New Roman"/>
          <w:color w:val="333333"/>
          <w:sz w:val="18"/>
          <w:szCs w:val="18"/>
        </w:rPr>
        <w:fldChar w:fldCharType="begin"/>
      </w:r>
      <w:r w:rsidR="00875262" w:rsidRPr="00F94B0E">
        <w:rPr>
          <w:rFonts w:ascii="Helvetica" w:eastAsia="Times New Roman" w:hAnsi="Helvetica" w:cs="Times New Roman"/>
          <w:color w:val="333333"/>
          <w:sz w:val="18"/>
          <w:szCs w:val="18"/>
        </w:rPr>
        <w:instrText xml:space="preserve"> INCLUDEPICTURE "http://127.0.0.1:58147/b6a66d07-b223-4da7-ac6f-fd03cbc243a1/7/res/07%20descriptives/resources/fcdfae25d1da0bb0.png" \* MERGEFORMATINET </w:instrText>
      </w:r>
      <w:r w:rsidR="00875262" w:rsidRPr="00F94B0E">
        <w:rPr>
          <w:rFonts w:ascii="Helvetica" w:eastAsia="Times New Roman" w:hAnsi="Helvetica" w:cs="Times New Roman"/>
          <w:color w:val="333333"/>
          <w:sz w:val="18"/>
          <w:szCs w:val="18"/>
        </w:rPr>
        <w:fldChar w:fldCharType="end"/>
      </w:r>
    </w:p>
    <w:p w14:paraId="7914F198" w14:textId="5C47A18B" w:rsidR="00AE40D8" w:rsidRDefault="00AE40D8" w:rsidP="00AE40D8">
      <w:r>
        <w:lastRenderedPageBreak/>
        <w:t>The upward trend in AUC scores with age was evaluated with mixed linear modeling to estimate the additive effect of infant age and oddball conditioning accounting for confounding influence of SES, gender, birth weight and head circumference. Mixed linear model fit by REML confirmed that classifier reliability was effected by oddball condition (</w:t>
      </w:r>
      <w:proofErr w:type="gramStart"/>
      <w:r>
        <w:t>F</w:t>
      </w:r>
      <w:r w:rsidRPr="000C2261">
        <w:rPr>
          <w:vertAlign w:val="subscript"/>
        </w:rPr>
        <w:t>(</w:t>
      </w:r>
      <w:proofErr w:type="gramEnd"/>
      <w:r w:rsidRPr="000C2261">
        <w:rPr>
          <w:vertAlign w:val="subscript"/>
        </w:rPr>
        <w:t>3,1362)</w:t>
      </w:r>
      <w:r>
        <w:t xml:space="preserve">=20.03, </w:t>
      </w:r>
      <w:r w:rsidRPr="000C2261">
        <w:rPr>
          <w:i/>
          <w:iCs/>
        </w:rPr>
        <w:t>p</w:t>
      </w:r>
      <w:r>
        <w:t>&lt;.001). Post-hoc repeated measures comparison of cell means revealed that in comparison to the shorter VOT [b] (higher acoustic energy) CV stimulus as deviant; AUC scores for all other classifier conditions were significantly attenuated (</w:t>
      </w:r>
      <w:proofErr w:type="spellStart"/>
      <w:r>
        <w:rPr>
          <w:i/>
          <w:iCs/>
        </w:rPr>
        <w:t>p</w:t>
      </w:r>
      <w:r>
        <w:t>’s</w:t>
      </w:r>
      <w:r w:rsidRPr="00523076">
        <w:rPr>
          <w:vertAlign w:val="subscript"/>
        </w:rPr>
        <w:t>bonferroni</w:t>
      </w:r>
      <w:proofErr w:type="spellEnd"/>
      <w:r>
        <w:t xml:space="preserve"> &lt;.001). </w:t>
      </w:r>
    </w:p>
    <w:p w14:paraId="430D3E38" w14:textId="44A44DD8" w:rsidR="007103A3" w:rsidRPr="007103A3" w:rsidRDefault="007103A3" w:rsidP="007103A3">
      <w:pPr>
        <w:pStyle w:val="Heading3"/>
      </w:pPr>
      <w:r w:rsidRPr="00AE40D8">
        <w:t>Table.</w:t>
      </w:r>
      <w:r>
        <w:t>2</w:t>
      </w:r>
      <w:r w:rsidRPr="00AE40D8">
        <w:t>-</w:t>
      </w:r>
      <w:r>
        <w:t>Post-hoc comparisons</w:t>
      </w:r>
    </w:p>
    <w:tbl>
      <w:tblPr>
        <w:tblStyle w:val="GridTable1Light-Accent5"/>
        <w:tblpPr w:leftFromText="180" w:rightFromText="180" w:vertAnchor="text" w:horzAnchor="margin" w:tblpY="66"/>
        <w:tblOverlap w:val="never"/>
        <w:tblW w:w="63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278"/>
        <w:gridCol w:w="816"/>
        <w:gridCol w:w="570"/>
        <w:gridCol w:w="570"/>
        <w:gridCol w:w="570"/>
        <w:gridCol w:w="622"/>
        <w:gridCol w:w="885"/>
      </w:tblGrid>
      <w:tr w:rsidR="007103A3" w:rsidRPr="00C63405" w14:paraId="54364DAF" w14:textId="77777777" w:rsidTr="007103A3">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2078" w:type="dxa"/>
            <w:tcBorders>
              <w:top w:val="single" w:sz="18" w:space="0" w:color="auto"/>
            </w:tcBorders>
            <w:noWrap/>
            <w:vAlign w:val="center"/>
          </w:tcPr>
          <w:p w14:paraId="4054F146" w14:textId="77777777" w:rsidR="00AE40D8" w:rsidRPr="00C63405" w:rsidRDefault="00AE40D8" w:rsidP="007103A3">
            <w:pPr>
              <w:pStyle w:val="Tables"/>
              <w:framePr w:hSpace="0" w:wrap="auto" w:vAnchor="margin" w:hAnchor="text" w:yAlign="inline"/>
              <w:suppressOverlap w:val="0"/>
            </w:pPr>
            <w:r w:rsidRPr="00C63405">
              <w:t xml:space="preserve">logit </w:t>
            </w:r>
            <w:r>
              <w:t>score comparison</w:t>
            </w:r>
          </w:p>
        </w:tc>
        <w:tc>
          <w:tcPr>
            <w:tcW w:w="0" w:type="auto"/>
            <w:tcBorders>
              <w:top w:val="single" w:sz="18" w:space="0" w:color="auto"/>
            </w:tcBorders>
            <w:noWrap/>
            <w:vAlign w:val="center"/>
          </w:tcPr>
          <w:p w14:paraId="15B8D9EE" w14:textId="77777777" w:rsidR="00AE40D8" w:rsidRPr="00C63405" w:rsidRDefault="00AE40D8" w:rsidP="007103A3">
            <w:pPr>
              <w:pStyle w:val="Tables"/>
              <w:framePr w:hSpace="0" w:wrap="auto" w:vAnchor="margin" w:hAnchor="text" w:yAlign="inline"/>
              <w:suppressOverlap w:val="0"/>
              <w:cnfStyle w:val="100000000000" w:firstRow="1" w:lastRow="0" w:firstColumn="0" w:lastColumn="0" w:oddVBand="0" w:evenVBand="0" w:oddHBand="0" w:evenHBand="0" w:firstRowFirstColumn="0" w:firstRowLastColumn="0" w:lastRowFirstColumn="0" w:lastRowLastColumn="0"/>
            </w:pPr>
          </w:p>
        </w:tc>
        <w:tc>
          <w:tcPr>
            <w:tcW w:w="0" w:type="auto"/>
            <w:gridSpan w:val="2"/>
            <w:tcBorders>
              <w:top w:val="single" w:sz="18" w:space="0" w:color="auto"/>
              <w:bottom w:val="single" w:sz="4" w:space="0" w:color="000000"/>
            </w:tcBorders>
            <w:noWrap/>
            <w:vAlign w:val="center"/>
          </w:tcPr>
          <w:p w14:paraId="6F8D4E95" w14:textId="77777777" w:rsidR="00AE40D8" w:rsidRPr="00C63405" w:rsidRDefault="00AE40D8" w:rsidP="007103A3">
            <w:pPr>
              <w:pStyle w:val="Tables"/>
              <w:framePr w:hSpace="0" w:wrap="auto" w:vAnchor="margin" w:hAnchor="text" w:yAlign="inline"/>
              <w:suppressOverlap w:val="0"/>
              <w:cnfStyle w:val="100000000000" w:firstRow="1" w:lastRow="0" w:firstColumn="0" w:lastColumn="0" w:oddVBand="0" w:evenVBand="0" w:oddHBand="0" w:evenHBand="0" w:firstRowFirstColumn="0" w:firstRowLastColumn="0" w:lastRowFirstColumn="0" w:lastRowLastColumn="0"/>
            </w:pPr>
          </w:p>
        </w:tc>
        <w:tc>
          <w:tcPr>
            <w:tcW w:w="0" w:type="auto"/>
            <w:gridSpan w:val="2"/>
            <w:tcBorders>
              <w:top w:val="single" w:sz="18" w:space="0" w:color="auto"/>
              <w:bottom w:val="single" w:sz="4" w:space="0" w:color="000000"/>
            </w:tcBorders>
            <w:noWrap/>
            <w:vAlign w:val="center"/>
          </w:tcPr>
          <w:p w14:paraId="1B0CA324" w14:textId="77777777" w:rsidR="00AE40D8" w:rsidRPr="00C63405" w:rsidRDefault="00AE40D8" w:rsidP="007103A3">
            <w:pPr>
              <w:pStyle w:val="Tables"/>
              <w:framePr w:hSpace="0" w:wrap="auto" w:vAnchor="margin" w:hAnchor="text" w:yAlign="inline"/>
              <w:suppressOverlap w:val="0"/>
              <w:cnfStyle w:val="100000000000" w:firstRow="1" w:lastRow="0" w:firstColumn="0" w:lastColumn="0" w:oddVBand="0" w:evenVBand="0" w:oddHBand="0" w:evenHBand="0" w:firstRowFirstColumn="0" w:firstRowLastColumn="0" w:lastRowFirstColumn="0" w:lastRowLastColumn="0"/>
            </w:pPr>
          </w:p>
        </w:tc>
        <w:tc>
          <w:tcPr>
            <w:tcW w:w="0" w:type="auto"/>
            <w:tcBorders>
              <w:top w:val="single" w:sz="18" w:space="0" w:color="auto"/>
              <w:bottom w:val="single" w:sz="18" w:space="0" w:color="auto"/>
            </w:tcBorders>
            <w:noWrap/>
            <w:vAlign w:val="center"/>
          </w:tcPr>
          <w:p w14:paraId="4EDB5D0A" w14:textId="77777777" w:rsidR="00AE40D8" w:rsidRPr="00C63405" w:rsidRDefault="00AE40D8" w:rsidP="007103A3">
            <w:pPr>
              <w:pStyle w:val="Tables"/>
              <w:framePr w:hSpace="0" w:wrap="auto" w:vAnchor="margin" w:hAnchor="text" w:yAlign="inline"/>
              <w:suppressOverlap w:val="0"/>
              <w:cnfStyle w:val="100000000000" w:firstRow="1" w:lastRow="0" w:firstColumn="0" w:lastColumn="0" w:oddVBand="0" w:evenVBand="0" w:oddHBand="0" w:evenHBand="0" w:firstRowFirstColumn="0" w:firstRowLastColumn="0" w:lastRowFirstColumn="0" w:lastRowLastColumn="0"/>
            </w:pPr>
          </w:p>
        </w:tc>
        <w:tc>
          <w:tcPr>
            <w:tcW w:w="0" w:type="auto"/>
            <w:tcBorders>
              <w:top w:val="single" w:sz="18" w:space="0" w:color="auto"/>
              <w:bottom w:val="single" w:sz="18" w:space="0" w:color="auto"/>
            </w:tcBorders>
            <w:noWrap/>
            <w:vAlign w:val="center"/>
          </w:tcPr>
          <w:p w14:paraId="508D34FA" w14:textId="77777777" w:rsidR="00AE40D8" w:rsidRPr="00C63405" w:rsidRDefault="00AE40D8" w:rsidP="007103A3">
            <w:pPr>
              <w:pStyle w:val="Tables"/>
              <w:framePr w:hSpace="0" w:wrap="auto" w:vAnchor="margin" w:hAnchor="text" w:yAlign="inline"/>
              <w:suppressOverlap w:val="0"/>
              <w:cnfStyle w:val="100000000000" w:firstRow="1" w:lastRow="0" w:firstColumn="0" w:lastColumn="0" w:oddVBand="0" w:evenVBand="0" w:oddHBand="0" w:evenHBand="0" w:firstRowFirstColumn="0" w:firstRowLastColumn="0" w:lastRowFirstColumn="0" w:lastRowLastColumn="0"/>
            </w:pPr>
          </w:p>
        </w:tc>
      </w:tr>
      <w:tr w:rsidR="007103A3" w:rsidRPr="007103A3" w14:paraId="40134A20" w14:textId="77777777" w:rsidTr="007103A3">
        <w:trPr>
          <w:trHeight w:val="304"/>
        </w:trPr>
        <w:tc>
          <w:tcPr>
            <w:cnfStyle w:val="001000000000" w:firstRow="0" w:lastRow="0" w:firstColumn="1" w:lastColumn="0" w:oddVBand="0" w:evenVBand="0" w:oddHBand="0" w:evenHBand="0" w:firstRowFirstColumn="0" w:firstRowLastColumn="0" w:lastRowFirstColumn="0" w:lastRowLastColumn="0"/>
            <w:tcW w:w="2078" w:type="dxa"/>
            <w:tcBorders>
              <w:top w:val="single" w:sz="18" w:space="0" w:color="auto"/>
            </w:tcBorders>
            <w:noWrap/>
            <w:vAlign w:val="center"/>
            <w:hideMark/>
          </w:tcPr>
          <w:p w14:paraId="424F1DDF" w14:textId="77777777" w:rsidR="00B810F8" w:rsidRPr="007103A3" w:rsidRDefault="00B810F8" w:rsidP="007103A3">
            <w:pPr>
              <w:pStyle w:val="Tables"/>
              <w:framePr w:hSpace="0" w:wrap="auto" w:vAnchor="margin" w:hAnchor="text" w:yAlign="inline"/>
              <w:suppressOverlap w:val="0"/>
            </w:pPr>
            <w:r w:rsidRPr="007103A3">
              <w:t>A</w:t>
            </w:r>
          </w:p>
        </w:tc>
        <w:tc>
          <w:tcPr>
            <w:tcW w:w="0" w:type="auto"/>
            <w:tcBorders>
              <w:top w:val="single" w:sz="18" w:space="0" w:color="auto"/>
            </w:tcBorders>
            <w:vAlign w:val="center"/>
          </w:tcPr>
          <w:p w14:paraId="7039D20B" w14:textId="011919B6"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p>
        </w:tc>
        <w:tc>
          <w:tcPr>
            <w:tcW w:w="0" w:type="auto"/>
            <w:tcBorders>
              <w:top w:val="single" w:sz="18" w:space="0" w:color="auto"/>
              <w:bottom w:val="single" w:sz="18" w:space="0" w:color="auto"/>
            </w:tcBorders>
            <w:noWrap/>
            <w:vAlign w:val="center"/>
          </w:tcPr>
          <w:p w14:paraId="753BEE9F" w14:textId="0712DA76"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color w:val="000000"/>
              </w:rPr>
            </w:pPr>
            <w:r w:rsidRPr="007103A3">
              <w:rPr>
                <w:b/>
                <w:bCs w:val="0"/>
              </w:rPr>
              <w:t>B</w:t>
            </w:r>
          </w:p>
        </w:tc>
        <w:tc>
          <w:tcPr>
            <w:tcW w:w="0" w:type="auto"/>
            <w:gridSpan w:val="2"/>
            <w:tcBorders>
              <w:top w:val="single" w:sz="18" w:space="0" w:color="auto"/>
              <w:bottom w:val="single" w:sz="18" w:space="0" w:color="auto"/>
            </w:tcBorders>
            <w:noWrap/>
            <w:vAlign w:val="center"/>
            <w:hideMark/>
          </w:tcPr>
          <w:p w14:paraId="173E4911" w14:textId="14359F40"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Difference</w:t>
            </w:r>
          </w:p>
        </w:tc>
        <w:tc>
          <w:tcPr>
            <w:tcW w:w="0" w:type="auto"/>
            <w:tcBorders>
              <w:top w:val="single" w:sz="18" w:space="0" w:color="auto"/>
              <w:bottom w:val="single" w:sz="18" w:space="0" w:color="auto"/>
            </w:tcBorders>
            <w:noWrap/>
            <w:vAlign w:val="center"/>
            <w:hideMark/>
          </w:tcPr>
          <w:p w14:paraId="4B85DC07" w14:textId="77777777"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t</w:t>
            </w:r>
          </w:p>
        </w:tc>
        <w:tc>
          <w:tcPr>
            <w:tcW w:w="0" w:type="auto"/>
            <w:tcBorders>
              <w:top w:val="single" w:sz="18" w:space="0" w:color="auto"/>
              <w:bottom w:val="single" w:sz="18" w:space="0" w:color="auto"/>
            </w:tcBorders>
            <w:noWrap/>
            <w:vAlign w:val="center"/>
            <w:hideMark/>
          </w:tcPr>
          <w:p w14:paraId="6956E3FD" w14:textId="77777777"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df</w:t>
            </w:r>
          </w:p>
        </w:tc>
        <w:tc>
          <w:tcPr>
            <w:tcW w:w="0" w:type="auto"/>
            <w:tcBorders>
              <w:top w:val="single" w:sz="18" w:space="0" w:color="auto"/>
              <w:bottom w:val="single" w:sz="18" w:space="0" w:color="auto"/>
            </w:tcBorders>
            <w:noWrap/>
            <w:vAlign w:val="center"/>
            <w:hideMark/>
          </w:tcPr>
          <w:p w14:paraId="45754CE2" w14:textId="77777777"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proofErr w:type="spellStart"/>
            <w:r w:rsidRPr="007103A3">
              <w:rPr>
                <w:b/>
                <w:bCs w:val="0"/>
                <w:i/>
              </w:rPr>
              <w:t>p</w:t>
            </w:r>
            <w:r w:rsidRPr="007103A3">
              <w:rPr>
                <w:b/>
                <w:bCs w:val="0"/>
                <w:vertAlign w:val="subscript"/>
              </w:rPr>
              <w:t>bonferroni</w:t>
            </w:r>
            <w:proofErr w:type="spellEnd"/>
          </w:p>
        </w:tc>
      </w:tr>
      <w:tr w:rsidR="007103A3" w:rsidRPr="00C63405" w14:paraId="5106C712" w14:textId="77777777" w:rsidTr="007103A3">
        <w:trPr>
          <w:trHeight w:val="304"/>
        </w:trPr>
        <w:tc>
          <w:tcPr>
            <w:cnfStyle w:val="001000000000" w:firstRow="0" w:lastRow="0" w:firstColumn="1" w:lastColumn="0" w:oddVBand="0" w:evenVBand="0" w:oddHBand="0" w:evenHBand="0" w:firstRowFirstColumn="0" w:firstRowLastColumn="0" w:lastRowFirstColumn="0" w:lastRowLastColumn="0"/>
            <w:tcW w:w="2078" w:type="dxa"/>
            <w:tcBorders>
              <w:top w:val="single" w:sz="18" w:space="0" w:color="auto"/>
            </w:tcBorders>
            <w:noWrap/>
            <w:vAlign w:val="center"/>
            <w:hideMark/>
          </w:tcPr>
          <w:p w14:paraId="3F0F872A" w14:textId="77777777" w:rsidR="00B810F8" w:rsidRPr="00C63405" w:rsidRDefault="00B810F8" w:rsidP="007103A3">
            <w:pPr>
              <w:pStyle w:val="Tables"/>
              <w:framePr w:hSpace="0" w:wrap="auto" w:vAnchor="margin" w:hAnchor="text" w:yAlign="inline"/>
              <w:suppressOverlap w:val="0"/>
            </w:pPr>
            <w:r w:rsidRPr="00C63405">
              <w:t>plosive</w:t>
            </w:r>
          </w:p>
        </w:tc>
        <w:tc>
          <w:tcPr>
            <w:tcW w:w="0" w:type="auto"/>
            <w:tcBorders>
              <w:top w:val="single" w:sz="18" w:space="0" w:color="auto"/>
            </w:tcBorders>
            <w:noWrap/>
            <w:hideMark/>
          </w:tcPr>
          <w:p w14:paraId="51C1326B"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w:t>
            </w:r>
          </w:p>
        </w:tc>
        <w:tc>
          <w:tcPr>
            <w:tcW w:w="0" w:type="auto"/>
            <w:tcBorders>
              <w:top w:val="single" w:sz="18" w:space="0" w:color="auto"/>
            </w:tcBorders>
            <w:noWrap/>
            <w:vAlign w:val="center"/>
            <w:hideMark/>
          </w:tcPr>
          <w:p w14:paraId="7BB81CBE" w14:textId="40FAB1EC" w:rsidR="00B810F8" w:rsidRPr="007103A3" w:rsidRDefault="007103A3"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MMN</w:t>
            </w:r>
          </w:p>
        </w:tc>
        <w:tc>
          <w:tcPr>
            <w:tcW w:w="0" w:type="auto"/>
            <w:tcBorders>
              <w:top w:val="single" w:sz="18" w:space="0" w:color="auto"/>
            </w:tcBorders>
            <w:noWrap/>
            <w:vAlign w:val="center"/>
            <w:hideMark/>
          </w:tcPr>
          <w:p w14:paraId="6133981D"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0.43</w:t>
            </w:r>
          </w:p>
        </w:tc>
        <w:tc>
          <w:tcPr>
            <w:tcW w:w="0" w:type="auto"/>
            <w:tcBorders>
              <w:top w:val="single" w:sz="18" w:space="0" w:color="auto"/>
            </w:tcBorders>
            <w:noWrap/>
            <w:vAlign w:val="center"/>
            <w:hideMark/>
          </w:tcPr>
          <w:p w14:paraId="135F6A61"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0.06</w:t>
            </w:r>
          </w:p>
        </w:tc>
        <w:tc>
          <w:tcPr>
            <w:tcW w:w="0" w:type="auto"/>
            <w:tcBorders>
              <w:top w:val="single" w:sz="18" w:space="0" w:color="auto"/>
            </w:tcBorders>
            <w:noWrap/>
            <w:vAlign w:val="center"/>
            <w:hideMark/>
          </w:tcPr>
          <w:p w14:paraId="4E80B68C"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7.52</w:t>
            </w:r>
          </w:p>
        </w:tc>
        <w:tc>
          <w:tcPr>
            <w:tcW w:w="0" w:type="auto"/>
            <w:tcBorders>
              <w:top w:val="single" w:sz="18" w:space="0" w:color="auto"/>
            </w:tcBorders>
            <w:noWrap/>
            <w:vAlign w:val="center"/>
            <w:hideMark/>
          </w:tcPr>
          <w:p w14:paraId="3AE7F240"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1362</w:t>
            </w:r>
          </w:p>
        </w:tc>
        <w:tc>
          <w:tcPr>
            <w:tcW w:w="0" w:type="auto"/>
            <w:tcBorders>
              <w:top w:val="single" w:sz="18" w:space="0" w:color="auto"/>
            </w:tcBorders>
            <w:noWrap/>
            <w:vAlign w:val="center"/>
            <w:hideMark/>
          </w:tcPr>
          <w:p w14:paraId="6F454F79" w14:textId="6EF80E3E" w:rsidR="00B810F8" w:rsidRPr="00E314B9"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E314B9">
              <w:t>&lt; .001</w:t>
            </w:r>
            <w:r w:rsidR="00E314B9">
              <w:t>**</w:t>
            </w:r>
          </w:p>
        </w:tc>
      </w:tr>
      <w:tr w:rsidR="007103A3" w:rsidRPr="00C63405" w14:paraId="387D5DFD" w14:textId="77777777" w:rsidTr="007103A3">
        <w:trPr>
          <w:trHeight w:val="304"/>
        </w:trPr>
        <w:tc>
          <w:tcPr>
            <w:cnfStyle w:val="001000000000" w:firstRow="0" w:lastRow="0" w:firstColumn="1" w:lastColumn="0" w:oddVBand="0" w:evenVBand="0" w:oddHBand="0" w:evenHBand="0" w:firstRowFirstColumn="0" w:firstRowLastColumn="0" w:lastRowFirstColumn="0" w:lastRowLastColumn="0"/>
            <w:tcW w:w="2078" w:type="dxa"/>
            <w:noWrap/>
            <w:vAlign w:val="center"/>
            <w:hideMark/>
          </w:tcPr>
          <w:p w14:paraId="0C0FEFF5" w14:textId="77777777" w:rsidR="00B810F8" w:rsidRPr="00C63405" w:rsidRDefault="00B810F8" w:rsidP="007103A3">
            <w:pPr>
              <w:pStyle w:val="Tables"/>
              <w:framePr w:hSpace="0" w:wrap="auto" w:vAnchor="margin" w:hAnchor="text" w:yAlign="inline"/>
              <w:suppressOverlap w:val="0"/>
            </w:pPr>
            <w:r w:rsidRPr="00C63405">
              <w:t>plosive</w:t>
            </w:r>
          </w:p>
        </w:tc>
        <w:tc>
          <w:tcPr>
            <w:tcW w:w="0" w:type="auto"/>
            <w:noWrap/>
            <w:hideMark/>
          </w:tcPr>
          <w:p w14:paraId="5A754B7D"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w:t>
            </w:r>
          </w:p>
        </w:tc>
        <w:tc>
          <w:tcPr>
            <w:tcW w:w="0" w:type="auto"/>
            <w:noWrap/>
            <w:vAlign w:val="center"/>
            <w:hideMark/>
          </w:tcPr>
          <w:p w14:paraId="60DDF12B" w14:textId="77777777"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liquid</w:t>
            </w:r>
          </w:p>
        </w:tc>
        <w:tc>
          <w:tcPr>
            <w:tcW w:w="0" w:type="auto"/>
            <w:noWrap/>
            <w:vAlign w:val="center"/>
            <w:hideMark/>
          </w:tcPr>
          <w:p w14:paraId="3D79FB01"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0.28</w:t>
            </w:r>
          </w:p>
        </w:tc>
        <w:tc>
          <w:tcPr>
            <w:tcW w:w="0" w:type="auto"/>
            <w:noWrap/>
            <w:vAlign w:val="center"/>
            <w:hideMark/>
          </w:tcPr>
          <w:p w14:paraId="0B9F1CEC"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0.06</w:t>
            </w:r>
          </w:p>
        </w:tc>
        <w:tc>
          <w:tcPr>
            <w:tcW w:w="0" w:type="auto"/>
            <w:noWrap/>
            <w:vAlign w:val="center"/>
            <w:hideMark/>
          </w:tcPr>
          <w:p w14:paraId="72254F1E"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4.95</w:t>
            </w:r>
          </w:p>
        </w:tc>
        <w:tc>
          <w:tcPr>
            <w:tcW w:w="0" w:type="auto"/>
            <w:noWrap/>
            <w:vAlign w:val="center"/>
            <w:hideMark/>
          </w:tcPr>
          <w:p w14:paraId="1C591362"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1362</w:t>
            </w:r>
          </w:p>
        </w:tc>
        <w:tc>
          <w:tcPr>
            <w:tcW w:w="0" w:type="auto"/>
            <w:noWrap/>
            <w:vAlign w:val="center"/>
            <w:hideMark/>
          </w:tcPr>
          <w:p w14:paraId="20495638" w14:textId="72A7BBBC" w:rsidR="00B810F8" w:rsidRPr="00E314B9"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E314B9">
              <w:t>&lt; .001</w:t>
            </w:r>
            <w:r w:rsidR="00E314B9">
              <w:t>**</w:t>
            </w:r>
          </w:p>
        </w:tc>
      </w:tr>
      <w:tr w:rsidR="007103A3" w:rsidRPr="00C63405" w14:paraId="4261FC09" w14:textId="77777777" w:rsidTr="007103A3">
        <w:trPr>
          <w:trHeight w:val="304"/>
        </w:trPr>
        <w:tc>
          <w:tcPr>
            <w:cnfStyle w:val="001000000000" w:firstRow="0" w:lastRow="0" w:firstColumn="1" w:lastColumn="0" w:oddVBand="0" w:evenVBand="0" w:oddHBand="0" w:evenHBand="0" w:firstRowFirstColumn="0" w:firstRowLastColumn="0" w:lastRowFirstColumn="0" w:lastRowLastColumn="0"/>
            <w:tcW w:w="2078" w:type="dxa"/>
            <w:noWrap/>
            <w:vAlign w:val="center"/>
            <w:hideMark/>
          </w:tcPr>
          <w:p w14:paraId="3C8B7CDD" w14:textId="77777777" w:rsidR="00B810F8" w:rsidRPr="00C63405" w:rsidRDefault="00B810F8" w:rsidP="007103A3">
            <w:pPr>
              <w:pStyle w:val="Tables"/>
              <w:framePr w:hSpace="0" w:wrap="auto" w:vAnchor="margin" w:hAnchor="text" w:yAlign="inline"/>
              <w:suppressOverlap w:val="0"/>
            </w:pPr>
            <w:r w:rsidRPr="00C63405">
              <w:t>plosive</w:t>
            </w:r>
          </w:p>
        </w:tc>
        <w:tc>
          <w:tcPr>
            <w:tcW w:w="0" w:type="auto"/>
            <w:noWrap/>
            <w:hideMark/>
          </w:tcPr>
          <w:p w14:paraId="4E420ED7"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w:t>
            </w:r>
          </w:p>
        </w:tc>
        <w:tc>
          <w:tcPr>
            <w:tcW w:w="0" w:type="auto"/>
            <w:noWrap/>
            <w:vAlign w:val="center"/>
            <w:hideMark/>
          </w:tcPr>
          <w:p w14:paraId="57401ECD" w14:textId="77777777"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deviant</w:t>
            </w:r>
          </w:p>
        </w:tc>
        <w:tc>
          <w:tcPr>
            <w:tcW w:w="0" w:type="auto"/>
            <w:noWrap/>
            <w:vAlign w:val="center"/>
            <w:hideMark/>
          </w:tcPr>
          <w:p w14:paraId="51EA905D"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0.3</w:t>
            </w:r>
          </w:p>
        </w:tc>
        <w:tc>
          <w:tcPr>
            <w:tcW w:w="0" w:type="auto"/>
            <w:noWrap/>
            <w:vAlign w:val="center"/>
            <w:hideMark/>
          </w:tcPr>
          <w:p w14:paraId="2EB11D39"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0.06</w:t>
            </w:r>
          </w:p>
        </w:tc>
        <w:tc>
          <w:tcPr>
            <w:tcW w:w="0" w:type="auto"/>
            <w:noWrap/>
            <w:vAlign w:val="center"/>
            <w:hideMark/>
          </w:tcPr>
          <w:p w14:paraId="5BBADA96"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5.21</w:t>
            </w:r>
          </w:p>
        </w:tc>
        <w:tc>
          <w:tcPr>
            <w:tcW w:w="0" w:type="auto"/>
            <w:noWrap/>
            <w:vAlign w:val="center"/>
            <w:hideMark/>
          </w:tcPr>
          <w:p w14:paraId="2A60A641" w14:textId="77777777" w:rsidR="00B810F8" w:rsidRPr="00C63405"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C63405">
              <w:t>1362</w:t>
            </w:r>
          </w:p>
        </w:tc>
        <w:tc>
          <w:tcPr>
            <w:tcW w:w="0" w:type="auto"/>
            <w:noWrap/>
            <w:vAlign w:val="center"/>
            <w:hideMark/>
          </w:tcPr>
          <w:p w14:paraId="58D6C575" w14:textId="71F116C3" w:rsidR="00B810F8" w:rsidRPr="00E314B9"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E314B9">
              <w:t>&lt; .001</w:t>
            </w:r>
            <w:r w:rsidR="00E314B9">
              <w:t>**</w:t>
            </w:r>
          </w:p>
        </w:tc>
      </w:tr>
      <w:tr w:rsidR="007103A3" w:rsidRPr="005175DE" w14:paraId="0ECF0DCC" w14:textId="77777777" w:rsidTr="007103A3">
        <w:trPr>
          <w:trHeight w:val="304"/>
        </w:trPr>
        <w:tc>
          <w:tcPr>
            <w:cnfStyle w:val="001000000000" w:firstRow="0" w:lastRow="0" w:firstColumn="1" w:lastColumn="0" w:oddVBand="0" w:evenVBand="0" w:oddHBand="0" w:evenHBand="0" w:firstRowFirstColumn="0" w:firstRowLastColumn="0" w:lastRowFirstColumn="0" w:lastRowLastColumn="0"/>
            <w:tcW w:w="2078" w:type="dxa"/>
            <w:noWrap/>
            <w:vAlign w:val="center"/>
            <w:hideMark/>
          </w:tcPr>
          <w:p w14:paraId="440EB9A4" w14:textId="77777777" w:rsidR="00B810F8" w:rsidRPr="005175DE" w:rsidRDefault="00B810F8" w:rsidP="007103A3">
            <w:pPr>
              <w:pStyle w:val="Tables"/>
              <w:framePr w:hSpace="0" w:wrap="auto" w:vAnchor="margin" w:hAnchor="text" w:yAlign="inline"/>
              <w:suppressOverlap w:val="0"/>
            </w:pPr>
            <w:r w:rsidRPr="005175DE">
              <w:t>liquid</w:t>
            </w:r>
          </w:p>
        </w:tc>
        <w:tc>
          <w:tcPr>
            <w:tcW w:w="0" w:type="auto"/>
            <w:noWrap/>
            <w:hideMark/>
          </w:tcPr>
          <w:p w14:paraId="03F4904A"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w:t>
            </w:r>
          </w:p>
        </w:tc>
        <w:tc>
          <w:tcPr>
            <w:tcW w:w="0" w:type="auto"/>
            <w:noWrap/>
            <w:vAlign w:val="center"/>
            <w:hideMark/>
          </w:tcPr>
          <w:p w14:paraId="585013D7" w14:textId="4D444236" w:rsidR="00B810F8" w:rsidRPr="007103A3" w:rsidRDefault="007103A3"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MMN</w:t>
            </w:r>
          </w:p>
        </w:tc>
        <w:tc>
          <w:tcPr>
            <w:tcW w:w="0" w:type="auto"/>
            <w:noWrap/>
            <w:vAlign w:val="center"/>
            <w:hideMark/>
          </w:tcPr>
          <w:p w14:paraId="1315F859"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15</w:t>
            </w:r>
          </w:p>
        </w:tc>
        <w:tc>
          <w:tcPr>
            <w:tcW w:w="0" w:type="auto"/>
            <w:noWrap/>
            <w:vAlign w:val="center"/>
            <w:hideMark/>
          </w:tcPr>
          <w:p w14:paraId="4CE52E9F"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06</w:t>
            </w:r>
          </w:p>
        </w:tc>
        <w:tc>
          <w:tcPr>
            <w:tcW w:w="0" w:type="auto"/>
            <w:noWrap/>
            <w:vAlign w:val="center"/>
            <w:hideMark/>
          </w:tcPr>
          <w:p w14:paraId="0F3A5DC2"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2.57</w:t>
            </w:r>
          </w:p>
        </w:tc>
        <w:tc>
          <w:tcPr>
            <w:tcW w:w="0" w:type="auto"/>
            <w:noWrap/>
            <w:vAlign w:val="center"/>
            <w:hideMark/>
          </w:tcPr>
          <w:p w14:paraId="4D2BA6B4"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1362</w:t>
            </w:r>
          </w:p>
        </w:tc>
        <w:tc>
          <w:tcPr>
            <w:tcW w:w="0" w:type="auto"/>
            <w:noWrap/>
            <w:vAlign w:val="center"/>
            <w:hideMark/>
          </w:tcPr>
          <w:p w14:paraId="1EA72F52"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062</w:t>
            </w:r>
          </w:p>
        </w:tc>
      </w:tr>
      <w:tr w:rsidR="007103A3" w:rsidRPr="005175DE" w14:paraId="45784A31" w14:textId="77777777" w:rsidTr="007103A3">
        <w:trPr>
          <w:trHeight w:val="304"/>
        </w:trPr>
        <w:tc>
          <w:tcPr>
            <w:cnfStyle w:val="001000000000" w:firstRow="0" w:lastRow="0" w:firstColumn="1" w:lastColumn="0" w:oddVBand="0" w:evenVBand="0" w:oddHBand="0" w:evenHBand="0" w:firstRowFirstColumn="0" w:firstRowLastColumn="0" w:lastRowFirstColumn="0" w:lastRowLastColumn="0"/>
            <w:tcW w:w="2078" w:type="dxa"/>
            <w:noWrap/>
            <w:vAlign w:val="center"/>
            <w:hideMark/>
          </w:tcPr>
          <w:p w14:paraId="3850F6A5" w14:textId="77777777" w:rsidR="00B810F8" w:rsidRPr="005175DE" w:rsidRDefault="00B810F8" w:rsidP="007103A3">
            <w:pPr>
              <w:pStyle w:val="Tables"/>
              <w:framePr w:hSpace="0" w:wrap="auto" w:vAnchor="margin" w:hAnchor="text" w:yAlign="inline"/>
              <w:suppressOverlap w:val="0"/>
            </w:pPr>
            <w:r w:rsidRPr="005175DE">
              <w:t>liquid</w:t>
            </w:r>
          </w:p>
        </w:tc>
        <w:tc>
          <w:tcPr>
            <w:tcW w:w="0" w:type="auto"/>
            <w:noWrap/>
            <w:hideMark/>
          </w:tcPr>
          <w:p w14:paraId="1512DFE0"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w:t>
            </w:r>
          </w:p>
        </w:tc>
        <w:tc>
          <w:tcPr>
            <w:tcW w:w="0" w:type="auto"/>
            <w:noWrap/>
            <w:vAlign w:val="center"/>
            <w:hideMark/>
          </w:tcPr>
          <w:p w14:paraId="1023563D" w14:textId="77777777" w:rsidR="00B810F8" w:rsidRPr="007103A3"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deviant</w:t>
            </w:r>
          </w:p>
        </w:tc>
        <w:tc>
          <w:tcPr>
            <w:tcW w:w="0" w:type="auto"/>
            <w:noWrap/>
            <w:vAlign w:val="center"/>
            <w:hideMark/>
          </w:tcPr>
          <w:p w14:paraId="36B02F0A"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01</w:t>
            </w:r>
          </w:p>
        </w:tc>
        <w:tc>
          <w:tcPr>
            <w:tcW w:w="0" w:type="auto"/>
            <w:noWrap/>
            <w:vAlign w:val="center"/>
            <w:hideMark/>
          </w:tcPr>
          <w:p w14:paraId="2009540C"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06</w:t>
            </w:r>
          </w:p>
        </w:tc>
        <w:tc>
          <w:tcPr>
            <w:tcW w:w="0" w:type="auto"/>
            <w:noWrap/>
            <w:vAlign w:val="center"/>
            <w:hideMark/>
          </w:tcPr>
          <w:p w14:paraId="20EA19CB"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26</w:t>
            </w:r>
          </w:p>
        </w:tc>
        <w:tc>
          <w:tcPr>
            <w:tcW w:w="0" w:type="auto"/>
            <w:noWrap/>
            <w:vAlign w:val="center"/>
            <w:hideMark/>
          </w:tcPr>
          <w:p w14:paraId="4FEC3485"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1362</w:t>
            </w:r>
          </w:p>
        </w:tc>
        <w:tc>
          <w:tcPr>
            <w:tcW w:w="0" w:type="auto"/>
            <w:noWrap/>
            <w:vAlign w:val="center"/>
            <w:hideMark/>
          </w:tcPr>
          <w:p w14:paraId="33A7BFDD"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1</w:t>
            </w:r>
          </w:p>
        </w:tc>
      </w:tr>
      <w:tr w:rsidR="007103A3" w:rsidRPr="005175DE" w14:paraId="5B1FD5AB" w14:textId="77777777" w:rsidTr="007103A3">
        <w:trPr>
          <w:trHeight w:val="304"/>
        </w:trPr>
        <w:tc>
          <w:tcPr>
            <w:cnfStyle w:val="001000000000" w:firstRow="0" w:lastRow="0" w:firstColumn="1" w:lastColumn="0" w:oddVBand="0" w:evenVBand="0" w:oddHBand="0" w:evenHBand="0" w:firstRowFirstColumn="0" w:firstRowLastColumn="0" w:lastRowFirstColumn="0" w:lastRowLastColumn="0"/>
            <w:tcW w:w="2078" w:type="dxa"/>
            <w:noWrap/>
            <w:vAlign w:val="center"/>
            <w:hideMark/>
          </w:tcPr>
          <w:p w14:paraId="32C30987" w14:textId="77777777" w:rsidR="00B810F8" w:rsidRPr="005175DE" w:rsidRDefault="00B810F8" w:rsidP="007103A3">
            <w:pPr>
              <w:pStyle w:val="Tables"/>
              <w:framePr w:hSpace="0" w:wrap="auto" w:vAnchor="margin" w:hAnchor="text" w:yAlign="inline"/>
              <w:suppressOverlap w:val="0"/>
            </w:pPr>
            <w:r w:rsidRPr="005175DE">
              <w:t>deviant</w:t>
            </w:r>
          </w:p>
        </w:tc>
        <w:tc>
          <w:tcPr>
            <w:tcW w:w="0" w:type="auto"/>
            <w:noWrap/>
            <w:hideMark/>
          </w:tcPr>
          <w:p w14:paraId="7F513DB5"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w:t>
            </w:r>
          </w:p>
        </w:tc>
        <w:tc>
          <w:tcPr>
            <w:tcW w:w="0" w:type="auto"/>
            <w:noWrap/>
            <w:vAlign w:val="center"/>
            <w:hideMark/>
          </w:tcPr>
          <w:p w14:paraId="6AB93566" w14:textId="5AA3BB3E" w:rsidR="00B810F8" w:rsidRPr="007103A3" w:rsidRDefault="007103A3"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MMN</w:t>
            </w:r>
          </w:p>
        </w:tc>
        <w:tc>
          <w:tcPr>
            <w:tcW w:w="0" w:type="auto"/>
            <w:noWrap/>
            <w:vAlign w:val="center"/>
            <w:hideMark/>
          </w:tcPr>
          <w:p w14:paraId="5E427294"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13</w:t>
            </w:r>
          </w:p>
        </w:tc>
        <w:tc>
          <w:tcPr>
            <w:tcW w:w="0" w:type="auto"/>
            <w:noWrap/>
            <w:vAlign w:val="center"/>
            <w:hideMark/>
          </w:tcPr>
          <w:p w14:paraId="36328084"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06</w:t>
            </w:r>
          </w:p>
        </w:tc>
        <w:tc>
          <w:tcPr>
            <w:tcW w:w="0" w:type="auto"/>
            <w:noWrap/>
            <w:vAlign w:val="center"/>
            <w:hideMark/>
          </w:tcPr>
          <w:p w14:paraId="4A791F3F"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2.31</w:t>
            </w:r>
          </w:p>
        </w:tc>
        <w:tc>
          <w:tcPr>
            <w:tcW w:w="0" w:type="auto"/>
            <w:noWrap/>
            <w:vAlign w:val="center"/>
            <w:hideMark/>
          </w:tcPr>
          <w:p w14:paraId="23B07ED1"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1362</w:t>
            </w:r>
          </w:p>
        </w:tc>
        <w:tc>
          <w:tcPr>
            <w:tcW w:w="0" w:type="auto"/>
            <w:noWrap/>
            <w:vAlign w:val="center"/>
            <w:hideMark/>
          </w:tcPr>
          <w:p w14:paraId="44FDE3FA" w14:textId="77777777" w:rsidR="00B810F8" w:rsidRPr="005175DE" w:rsidRDefault="00B810F8" w:rsidP="007103A3">
            <w:pPr>
              <w:pStyle w:val="Tables"/>
              <w:framePr w:hSpace="0" w:wrap="auto" w:vAnchor="margin" w:hAnchor="text" w:yAlign="inline"/>
              <w:suppressOverlap w:val="0"/>
              <w:cnfStyle w:val="000000000000" w:firstRow="0" w:lastRow="0" w:firstColumn="0" w:lastColumn="0" w:oddVBand="0" w:evenVBand="0" w:oddHBand="0" w:evenHBand="0" w:firstRowFirstColumn="0" w:firstRowLastColumn="0" w:lastRowFirstColumn="0" w:lastRowLastColumn="0"/>
            </w:pPr>
            <w:r w:rsidRPr="005175DE">
              <w:t>0.126</w:t>
            </w:r>
          </w:p>
        </w:tc>
      </w:tr>
    </w:tbl>
    <w:p w14:paraId="2AD3CB78" w14:textId="77777777" w:rsidR="00B810F8" w:rsidRPr="00B810F8" w:rsidRDefault="00B810F8" w:rsidP="00B810F8"/>
    <w:p w14:paraId="0407F52A" w14:textId="77777777" w:rsidR="00AE40D8" w:rsidRPr="00AE40D8" w:rsidRDefault="00AE40D8" w:rsidP="00AE40D8">
      <w:pPr>
        <w:pStyle w:val="BodyText"/>
      </w:pPr>
    </w:p>
    <w:p w14:paraId="6F9F9789" w14:textId="58AC0A0F" w:rsidR="00C63405" w:rsidRDefault="00C63405" w:rsidP="00AD3B6E">
      <w:pPr>
        <w:rPr>
          <w:rFonts w:ascii="Cambria Math" w:hAnsi="Cambria Math"/>
        </w:rPr>
      </w:pPr>
    </w:p>
    <w:p w14:paraId="242BD44F" w14:textId="38220037" w:rsidR="00A72935" w:rsidRDefault="00A72935" w:rsidP="00AD3B6E">
      <w:pPr>
        <w:rPr>
          <w:rFonts w:ascii="Cambria Math" w:hAnsi="Cambria Math"/>
        </w:rPr>
      </w:pPr>
    </w:p>
    <w:p w14:paraId="569B2AC4" w14:textId="77777777" w:rsidR="007103A3" w:rsidRDefault="007103A3" w:rsidP="007103A3">
      <w:pPr>
        <w:jc w:val="left"/>
      </w:pPr>
    </w:p>
    <w:p w14:paraId="08580CCC" w14:textId="6A044292" w:rsidR="007103A3" w:rsidRDefault="007103A3" w:rsidP="007103A3">
      <w:pPr>
        <w:jc w:val="left"/>
        <w:rPr>
          <w:rFonts w:cstheme="minorHAnsi"/>
        </w:rPr>
      </w:pPr>
      <w:r>
        <w:t xml:space="preserve">Figure 2 shows the EMMs for AUC scores from logit classifier fit to mean ERF amplitude across magnetic gradiometers in the </w:t>
      </w:r>
      <w:r w:rsidR="004F57D8" w:rsidRPr="00AE40D8">
        <w:rPr>
          <w:rFonts w:cstheme="minorHAnsi"/>
          <w:i/>
          <w:iCs/>
        </w:rPr>
        <w:t xml:space="preserve">a </w:t>
      </w:r>
      <w:proofErr w:type="spellStart"/>
      <w:r w:rsidR="004F57D8" w:rsidRPr="00AE40D8">
        <w:rPr>
          <w:rFonts w:cstheme="minorHAnsi"/>
          <w:i/>
          <w:iCs/>
        </w:rPr>
        <w:t>prioi</w:t>
      </w:r>
      <w:proofErr w:type="spellEnd"/>
      <w:r w:rsidR="004F57D8" w:rsidRPr="00AE40D8">
        <w:rPr>
          <w:rFonts w:cstheme="minorHAnsi"/>
          <w:i/>
          <w:iCs/>
        </w:rPr>
        <w:t xml:space="preserve">  </w:t>
      </w:r>
      <w:r>
        <w:t xml:space="preserve">MMN time window following VOT contrasts: </w:t>
      </w:r>
      <w:r w:rsidRPr="00AE40D8">
        <w:rPr>
          <w:rFonts w:cstheme="minorHAnsi"/>
        </w:rPr>
        <w:t>(plosive:[</w:t>
      </w:r>
      <w:r w:rsidRPr="00AE40D8">
        <w:rPr>
          <w:rFonts w:ascii="Cambria Math" w:hAnsi="Cambria Math" w:cs="Cambria Math"/>
        </w:rPr>
        <w:t>∉</w:t>
      </w:r>
      <w:r w:rsidRPr="00AE40D8">
        <w:rPr>
          <w:rFonts w:cstheme="minorHAnsi"/>
        </w:rPr>
        <w:t xml:space="preserve">a] </w:t>
      </w:r>
      <w:r w:rsidRPr="00AE40D8">
        <w:rPr>
          <w:rFonts w:cstheme="minorHAnsi"/>
        </w:rPr>
        <w:sym w:font="Wingdings" w:char="F0E0"/>
      </w:r>
      <w:r w:rsidRPr="00AE40D8">
        <w:rPr>
          <w:rFonts w:cstheme="minorHAnsi"/>
        </w:rPr>
        <w:t xml:space="preserve"> [</w:t>
      </w:r>
      <w:proofErr w:type="spellStart"/>
      <w:r w:rsidRPr="00AE40D8">
        <w:rPr>
          <w:rFonts w:cstheme="minorHAnsi"/>
        </w:rPr>
        <w:t>ba</w:t>
      </w:r>
      <w:proofErr w:type="spellEnd"/>
      <w:r w:rsidRPr="00AE40D8">
        <w:rPr>
          <w:rFonts w:cstheme="minorHAnsi"/>
        </w:rPr>
        <w:t>]); liquid: [</w:t>
      </w:r>
      <w:r w:rsidRPr="00AE40D8">
        <w:rPr>
          <w:rFonts w:ascii="Cambria Math" w:hAnsi="Cambria Math" w:cs="Cambria Math"/>
        </w:rPr>
        <w:t>∉</w:t>
      </w:r>
      <w:r w:rsidRPr="00AE40D8">
        <w:rPr>
          <w:rFonts w:cstheme="minorHAnsi"/>
        </w:rPr>
        <w:t xml:space="preserve">a] </w:t>
      </w:r>
      <w:r w:rsidRPr="00AE40D8">
        <w:rPr>
          <w:rFonts w:cstheme="minorHAnsi"/>
        </w:rPr>
        <w:sym w:font="Wingdings" w:char="F0E0"/>
      </w:r>
      <w:r w:rsidRPr="00AE40D8">
        <w:rPr>
          <w:rFonts w:cstheme="minorHAnsi"/>
        </w:rPr>
        <w:t xml:space="preserve"> [</w:t>
      </w:r>
      <w:proofErr w:type="spellStart"/>
      <w:r w:rsidRPr="00AE40D8">
        <w:rPr>
          <w:rFonts w:cstheme="minorHAnsi"/>
        </w:rPr>
        <w:t>wa</w:t>
      </w:r>
      <w:proofErr w:type="spellEnd"/>
      <w:r w:rsidRPr="00AE40D8">
        <w:rPr>
          <w:rFonts w:cstheme="minorHAnsi"/>
        </w:rPr>
        <w:t>]; MMN: [</w:t>
      </w:r>
      <w:r w:rsidRPr="00AE40D8">
        <w:rPr>
          <w:rFonts w:ascii="Cambria Math" w:hAnsi="Cambria Math" w:cs="Cambria Math"/>
        </w:rPr>
        <w:t>∉</w:t>
      </w:r>
      <w:r w:rsidRPr="00AE40D8">
        <w:rPr>
          <w:rFonts w:cstheme="minorHAnsi"/>
        </w:rPr>
        <w:t xml:space="preserve">a] </w:t>
      </w:r>
      <w:r w:rsidRPr="00AE40D8">
        <w:rPr>
          <w:rFonts w:cstheme="minorHAnsi"/>
        </w:rPr>
        <w:sym w:font="Wingdings" w:char="F0E0"/>
      </w:r>
      <w:r w:rsidRPr="00AE40D8">
        <w:rPr>
          <w:rFonts w:cstheme="minorHAnsi"/>
        </w:rPr>
        <w:t xml:space="preserve"> CV</w:t>
      </w:r>
      <w:r w:rsidRPr="00AE40D8">
        <w:rPr>
          <w:rFonts w:cstheme="minorHAnsi"/>
          <w:vertAlign w:val="subscript"/>
        </w:rPr>
        <w:t>ERF</w:t>
      </w:r>
      <w:r w:rsidRPr="00AE40D8">
        <w:rPr>
          <w:rFonts w:cstheme="minorHAnsi"/>
        </w:rPr>
        <w:t>; Deviants: [</w:t>
      </w:r>
      <w:proofErr w:type="spellStart"/>
      <w:r w:rsidRPr="00AE40D8">
        <w:rPr>
          <w:rFonts w:cstheme="minorHAnsi"/>
        </w:rPr>
        <w:t>ba</w:t>
      </w:r>
      <w:proofErr w:type="spellEnd"/>
      <w:r w:rsidRPr="00AE40D8">
        <w:rPr>
          <w:rFonts w:cstheme="minorHAnsi"/>
        </w:rPr>
        <w:t xml:space="preserve">] </w:t>
      </w:r>
      <w:r w:rsidRPr="00AE40D8">
        <w:rPr>
          <w:rFonts w:cstheme="minorHAnsi"/>
        </w:rPr>
        <w:sym w:font="Wingdings" w:char="F0E0"/>
      </w:r>
      <w:r w:rsidRPr="00AE40D8">
        <w:rPr>
          <w:rFonts w:cstheme="minorHAnsi"/>
        </w:rPr>
        <w:t xml:space="preserve"> [</w:t>
      </w:r>
      <w:proofErr w:type="spellStart"/>
      <w:r w:rsidRPr="00AE40D8">
        <w:rPr>
          <w:rFonts w:cstheme="minorHAnsi"/>
        </w:rPr>
        <w:t>wa</w:t>
      </w:r>
      <w:proofErr w:type="spellEnd"/>
      <w:r w:rsidRPr="00AE40D8">
        <w:rPr>
          <w:rFonts w:cstheme="minorHAnsi"/>
        </w:rPr>
        <w:t>]. On average AUC scores for the plosive contrast (</w:t>
      </w:r>
      <w:r w:rsidR="004F57D8">
        <w:rPr>
          <w:rFonts w:cstheme="minorHAnsi"/>
        </w:rPr>
        <w:t>0.52 ± 0.05; M ± SD</w:t>
      </w:r>
      <w:r w:rsidRPr="00AE40D8">
        <w:rPr>
          <w:rFonts w:cstheme="minorHAnsi"/>
        </w:rPr>
        <w:t>)</w:t>
      </w:r>
      <w:r>
        <w:rPr>
          <w:rFonts w:cstheme="minorHAnsi"/>
        </w:rPr>
        <w:t xml:space="preserve"> </w:t>
      </w:r>
      <w:r w:rsidRPr="00AE40D8">
        <w:rPr>
          <w:rFonts w:cstheme="minorHAnsi"/>
        </w:rPr>
        <w:t xml:space="preserve">were 0.43 standardized deviation scores </w:t>
      </w:r>
      <w:r w:rsidR="004F57D8">
        <w:rPr>
          <w:rFonts w:cstheme="minorHAnsi"/>
        </w:rPr>
        <w:t>larger</w:t>
      </w:r>
      <w:r w:rsidRPr="00AE40D8">
        <w:rPr>
          <w:rFonts w:cstheme="minorHAnsi"/>
        </w:rPr>
        <w:t xml:space="preserve"> than scores </w:t>
      </w:r>
      <w:r w:rsidR="004F57D8">
        <w:rPr>
          <w:rFonts w:cstheme="minorHAnsi"/>
        </w:rPr>
        <w:t xml:space="preserve">in the </w:t>
      </w:r>
      <w:r w:rsidRPr="00AE40D8">
        <w:rPr>
          <w:rFonts w:cstheme="minorHAnsi"/>
        </w:rPr>
        <w:t>MMN</w:t>
      </w:r>
      <w:r w:rsidR="004F57D8">
        <w:rPr>
          <w:rFonts w:cstheme="minorHAnsi"/>
        </w:rPr>
        <w:t xml:space="preserve"> condition </w:t>
      </w:r>
      <w:r w:rsidR="004F57D8" w:rsidRPr="00AE40D8">
        <w:rPr>
          <w:rFonts w:cstheme="minorHAnsi"/>
        </w:rPr>
        <w:t>(</w:t>
      </w:r>
      <w:r w:rsidR="004F57D8">
        <w:rPr>
          <w:rFonts w:cstheme="minorHAnsi"/>
        </w:rPr>
        <w:t>0.50 ± 0.04)</w:t>
      </w:r>
      <w:r w:rsidRPr="00AE40D8">
        <w:rPr>
          <w:rFonts w:cstheme="minorHAnsi"/>
        </w:rPr>
        <w:t xml:space="preserve">. AUC scores for scalp level mean ERF amplitude following a deviant CV oddball stimulus (irrespective of VOT length) yielded smaller AUC values as compared to the case where the deviant stimulus encoded a plosive (high acoustic energy) VOT contrast. In fact, </w:t>
      </w:r>
      <w:r w:rsidR="004F57D8">
        <w:rPr>
          <w:rFonts w:cstheme="minorHAnsi"/>
        </w:rPr>
        <w:t xml:space="preserve">in </w:t>
      </w:r>
      <w:r w:rsidRPr="00AE40D8">
        <w:rPr>
          <w:rFonts w:cstheme="minorHAnsi"/>
        </w:rPr>
        <w:t xml:space="preserve">relative </w:t>
      </w:r>
      <w:r w:rsidR="004F57D8">
        <w:rPr>
          <w:rFonts w:cstheme="minorHAnsi"/>
        </w:rPr>
        <w:t>terms both VOT contrast</w:t>
      </w:r>
      <w:r w:rsidRPr="00AE40D8">
        <w:rPr>
          <w:rFonts w:cstheme="minorHAnsi"/>
        </w:rPr>
        <w:t xml:space="preserve"> AUC scores </w:t>
      </w:r>
      <w:r w:rsidR="004F57D8">
        <w:rPr>
          <w:rFonts w:cstheme="minorHAnsi"/>
        </w:rPr>
        <w:t>were significantly larger than MMN condition combining ERFs for VOT contrasts (see table 2 for stats).</w:t>
      </w:r>
    </w:p>
    <w:p w14:paraId="5BDA39F8" w14:textId="2987338C" w:rsidR="00A72935" w:rsidRPr="007103A3" w:rsidRDefault="007103A3" w:rsidP="007103A3">
      <w:pPr>
        <w:pStyle w:val="Heading3"/>
      </w:pPr>
      <w:r>
        <w:t>Figure.2-Logit classifier EMMs</w:t>
      </w:r>
      <w:r w:rsidR="00A72935">
        <w:rPr>
          <w:rFonts w:ascii="Helvetica" w:hAnsi="Helvetica"/>
          <w:color w:val="333333"/>
          <w:sz w:val="18"/>
          <w:szCs w:val="18"/>
        </w:rPr>
        <w:fldChar w:fldCharType="begin"/>
      </w:r>
      <w:r w:rsidR="00A72935">
        <w:rPr>
          <w:rFonts w:ascii="Helvetica" w:hAnsi="Helvetica"/>
          <w:color w:val="333333"/>
          <w:sz w:val="18"/>
          <w:szCs w:val="18"/>
        </w:rPr>
        <w:instrText xml:space="preserve"> INCLUDEPICTURE "http://127.0.0.1:58147/b6a66d07-b223-4da7-ac6f-fd03cbc243a1/10/res/10%20gamljMixed/resources/08360a0b60fb0620.png" \* MERGEFORMATINET </w:instrText>
      </w:r>
      <w:r w:rsidR="00A72935">
        <w:rPr>
          <w:rFonts w:ascii="Helvetica" w:hAnsi="Helvetica"/>
          <w:color w:val="333333"/>
          <w:sz w:val="18"/>
          <w:szCs w:val="18"/>
        </w:rPr>
        <w:fldChar w:fldCharType="end"/>
      </w:r>
    </w:p>
    <w:p w14:paraId="1C60B725" w14:textId="2E5992B8" w:rsidR="00A72935" w:rsidRPr="00303A53" w:rsidRDefault="00303A53" w:rsidP="00303A53">
      <w:r>
        <w:rPr>
          <w:noProof/>
        </w:rPr>
        <w:drawing>
          <wp:anchor distT="0" distB="0" distL="114300" distR="114300" simplePos="0" relativeHeight="251671552" behindDoc="1" locked="0" layoutInCell="1" allowOverlap="1" wp14:anchorId="4F68AA1B" wp14:editId="08FABB46">
            <wp:simplePos x="0" y="0"/>
            <wp:positionH relativeFrom="column">
              <wp:posOffset>0</wp:posOffset>
            </wp:positionH>
            <wp:positionV relativeFrom="paragraph">
              <wp:posOffset>153035</wp:posOffset>
            </wp:positionV>
            <wp:extent cx="3678555" cy="23749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678555" cy="2374900"/>
                    </a:xfrm>
                    <a:prstGeom prst="rect">
                      <a:avLst/>
                    </a:prstGeom>
                    <a:noFill/>
                    <a:ln>
                      <a:noFill/>
                    </a:ln>
                  </pic:spPr>
                </pic:pic>
              </a:graphicData>
            </a:graphic>
            <wp14:sizeRelH relativeFrom="page">
              <wp14:pctWidth>0</wp14:pctWidth>
            </wp14:sizeRelH>
            <wp14:sizeRelV relativeFrom="page">
              <wp14:pctHeight>0</wp14:pctHeight>
            </wp14:sizeRelV>
          </wp:anchor>
        </w:drawing>
      </w:r>
      <w:r w:rsidR="007103A3">
        <w:fldChar w:fldCharType="begin"/>
      </w:r>
      <w:r w:rsidR="007103A3">
        <w:instrText xml:space="preserve"> INCLUDEPICTURE "http://127.0.0.1:58147/b6a66d07-b223-4da7-ac6f-fd03cbc243a1/10/res/10%20gamljMixed/resources/08360a0b60fb0620.png" \* MERGEFORMATINET </w:instrText>
      </w:r>
      <w:r w:rsidR="007103A3">
        <w:fldChar w:fldCharType="separate"/>
      </w:r>
      <w:r w:rsidR="007103A3">
        <w:fldChar w:fldCharType="end"/>
      </w:r>
      <w:r w:rsidR="004F57D8">
        <w:rPr>
          <w:rFonts w:cstheme="minorHAnsi"/>
        </w:rPr>
        <w:t>LMM ANOVA results also confirmed that classifier reliability was modulated by age</w:t>
      </w:r>
      <w:r>
        <w:rPr>
          <w:rFonts w:cstheme="minorHAnsi"/>
        </w:rPr>
        <w:t xml:space="preserve">. Fixed effects omnibus testing revealed a significant interaction term between condition and age </w:t>
      </w:r>
      <w:r>
        <w:t>(</w:t>
      </w:r>
      <w:proofErr w:type="gramStart"/>
      <w:r>
        <w:t>F</w:t>
      </w:r>
      <w:r w:rsidRPr="000C2261">
        <w:rPr>
          <w:vertAlign w:val="subscript"/>
        </w:rPr>
        <w:t>(</w:t>
      </w:r>
      <w:proofErr w:type="gramEnd"/>
      <w:r w:rsidRPr="000C2261">
        <w:rPr>
          <w:vertAlign w:val="subscript"/>
        </w:rPr>
        <w:t>3,1362)</w:t>
      </w:r>
      <w:r>
        <w:t xml:space="preserve">=21.03, </w:t>
      </w:r>
      <w:r w:rsidRPr="000C2261">
        <w:rPr>
          <w:i/>
          <w:iCs/>
        </w:rPr>
        <w:t>p</w:t>
      </w:r>
      <w:r>
        <w:t xml:space="preserve">&lt;.001). Examination of model parameter estimates indicated that differential patterning of auditory mismatch activity with age. However, with the difference with </w:t>
      </w:r>
      <w:r>
        <w:lastRenderedPageBreak/>
        <w:t>age was driven by a significant reduction in AUC scores (</w:t>
      </w:r>
      <w:r w:rsidRPr="00303A53">
        <w:rPr>
          <w:rFonts w:ascii="Cambria Math" w:hAnsi="Cambria Math" w:cs="Cambria Math"/>
        </w:rPr>
        <w:t>𝜷</w:t>
      </w:r>
      <w:r w:rsidRPr="00303A53">
        <w:rPr>
          <w:rFonts w:cstheme="minorHAnsi"/>
        </w:rPr>
        <w:t>=-0.01±9.8e</w:t>
      </w:r>
      <w:r w:rsidRPr="00303A53">
        <w:rPr>
          <w:rFonts w:cstheme="minorHAnsi"/>
          <w:vertAlign w:val="superscript"/>
        </w:rPr>
        <w:t>-04</w:t>
      </w:r>
      <w:r>
        <w:t xml:space="preserve">, </w:t>
      </w:r>
      <w:r w:rsidRPr="003404D7">
        <w:rPr>
          <w:i/>
          <w:iCs/>
        </w:rPr>
        <w:t>t</w:t>
      </w:r>
      <w:r w:rsidRPr="003404D7">
        <w:rPr>
          <w:vertAlign w:val="subscript"/>
        </w:rPr>
        <w:t>1362</w:t>
      </w:r>
      <w:r>
        <w:t xml:space="preserve">=-7.77, </w:t>
      </w:r>
      <w:r w:rsidRPr="003404D7">
        <w:rPr>
          <w:i/>
          <w:iCs/>
        </w:rPr>
        <w:t>p</w:t>
      </w:r>
      <w:r>
        <w:t>&lt;.001) between deviant ERF amplitudes and mismatch activity combining VOT contrasts in the deviant position (i.e. acoustic mismatch).</w:t>
      </w:r>
    </w:p>
    <w:p w14:paraId="6176E8B6" w14:textId="57BF3B30" w:rsidR="00A72935" w:rsidRDefault="004F57D8" w:rsidP="004F57D8">
      <w:pPr>
        <w:pStyle w:val="Heading3"/>
      </w:pPr>
      <w:r w:rsidRPr="00AE40D8">
        <w:t>Table.</w:t>
      </w:r>
      <w:r>
        <w:t>2</w:t>
      </w:r>
      <w:r w:rsidRPr="00AE40D8">
        <w:t>-</w:t>
      </w:r>
      <w:r w:rsidR="003404D7">
        <w:t>Fixed effects parameter estimates</w:t>
      </w:r>
    </w:p>
    <w:tbl>
      <w:tblPr>
        <w:tblStyle w:val="GridTable1Light"/>
        <w:tblW w:w="9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9"/>
        <w:gridCol w:w="1031"/>
        <w:gridCol w:w="1031"/>
        <w:gridCol w:w="2026"/>
        <w:gridCol w:w="984"/>
        <w:gridCol w:w="722"/>
        <w:gridCol w:w="730"/>
        <w:gridCol w:w="1017"/>
      </w:tblGrid>
      <w:tr w:rsidR="007103A3" w:rsidRPr="007103A3" w14:paraId="1415EF14" w14:textId="77777777" w:rsidTr="007103A3">
        <w:trPr>
          <w:gridAfter w:val="1"/>
          <w:cnfStyle w:val="100000000000" w:firstRow="1" w:lastRow="0" w:firstColumn="0" w:lastColumn="0" w:oddVBand="0" w:evenVBand="0" w:oddHBand="0" w:evenHBand="0" w:firstRowFirstColumn="0" w:firstRowLastColumn="0" w:lastRowFirstColumn="0" w:lastRowLastColumn="0"/>
          <w:wAfter w:w="1017" w:type="dxa"/>
          <w:trHeight w:val="320"/>
        </w:trPr>
        <w:tc>
          <w:tcPr>
            <w:cnfStyle w:val="001000000000" w:firstRow="0" w:lastRow="0" w:firstColumn="1" w:lastColumn="0" w:oddVBand="0" w:evenVBand="0" w:oddHBand="0" w:evenHBand="0" w:firstRowFirstColumn="0" w:firstRowLastColumn="0" w:lastRowFirstColumn="0" w:lastRowLastColumn="0"/>
            <w:tcW w:w="2089" w:type="dxa"/>
            <w:tcBorders>
              <w:bottom w:val="single" w:sz="18" w:space="0" w:color="auto"/>
            </w:tcBorders>
            <w:noWrap/>
            <w:hideMark/>
          </w:tcPr>
          <w:p w14:paraId="2A1FA956" w14:textId="77777777" w:rsidR="007103A3" w:rsidRPr="007103A3" w:rsidRDefault="007103A3" w:rsidP="007103A3">
            <w:pPr>
              <w:pStyle w:val="Tables"/>
              <w:framePr w:wrap="around"/>
            </w:pPr>
          </w:p>
        </w:tc>
        <w:tc>
          <w:tcPr>
            <w:tcW w:w="1031" w:type="dxa"/>
            <w:tcBorders>
              <w:bottom w:val="single" w:sz="18" w:space="0" w:color="auto"/>
            </w:tcBorders>
            <w:noWrap/>
            <w:hideMark/>
          </w:tcPr>
          <w:p w14:paraId="1BB0236F" w14:textId="77777777" w:rsidR="007103A3" w:rsidRPr="007103A3" w:rsidRDefault="007103A3" w:rsidP="007103A3">
            <w:pPr>
              <w:pStyle w:val="Tables"/>
              <w:framePr w:wrap="around"/>
              <w:cnfStyle w:val="100000000000" w:firstRow="1" w:lastRow="0" w:firstColumn="0" w:lastColumn="0" w:oddVBand="0" w:evenVBand="0" w:oddHBand="0" w:evenHBand="0" w:firstRowFirstColumn="0" w:firstRowLastColumn="0" w:lastRowFirstColumn="0" w:lastRowLastColumn="0"/>
            </w:pPr>
          </w:p>
        </w:tc>
        <w:tc>
          <w:tcPr>
            <w:tcW w:w="1031" w:type="dxa"/>
            <w:tcBorders>
              <w:bottom w:val="single" w:sz="18" w:space="0" w:color="auto"/>
            </w:tcBorders>
            <w:noWrap/>
            <w:hideMark/>
          </w:tcPr>
          <w:p w14:paraId="4F4C0EF9" w14:textId="77777777" w:rsidR="007103A3" w:rsidRPr="007103A3" w:rsidRDefault="007103A3" w:rsidP="007103A3">
            <w:pPr>
              <w:pStyle w:val="Tables"/>
              <w:framePr w:wrap="around"/>
              <w:cnfStyle w:val="100000000000" w:firstRow="1" w:lastRow="0" w:firstColumn="0" w:lastColumn="0" w:oddVBand="0" w:evenVBand="0" w:oddHBand="0" w:evenHBand="0" w:firstRowFirstColumn="0" w:firstRowLastColumn="0" w:lastRowFirstColumn="0" w:lastRowLastColumn="0"/>
            </w:pPr>
          </w:p>
        </w:tc>
        <w:tc>
          <w:tcPr>
            <w:tcW w:w="2026" w:type="dxa"/>
            <w:noWrap/>
            <w:hideMark/>
          </w:tcPr>
          <w:p w14:paraId="33E74265" w14:textId="77777777" w:rsidR="007103A3" w:rsidRPr="007103A3" w:rsidRDefault="007103A3" w:rsidP="007103A3">
            <w:pPr>
              <w:pStyle w:val="Tables"/>
              <w:framePr w:wrap="around"/>
              <w:cnfStyle w:val="100000000000" w:firstRow="1" w:lastRow="0" w:firstColumn="0" w:lastColumn="0" w:oddVBand="0" w:evenVBand="0" w:oddHBand="0" w:evenHBand="0" w:firstRowFirstColumn="0" w:firstRowLastColumn="0" w:lastRowFirstColumn="0" w:lastRowLastColumn="0"/>
            </w:pPr>
            <w:r w:rsidRPr="007103A3">
              <w:t>95% Confidence Interval</w:t>
            </w:r>
          </w:p>
        </w:tc>
        <w:tc>
          <w:tcPr>
            <w:tcW w:w="984" w:type="dxa"/>
            <w:noWrap/>
            <w:hideMark/>
          </w:tcPr>
          <w:p w14:paraId="49EAF1A9" w14:textId="77777777" w:rsidR="007103A3" w:rsidRPr="007103A3" w:rsidRDefault="007103A3" w:rsidP="007103A3">
            <w:pPr>
              <w:pStyle w:val="Tables"/>
              <w:framePr w:wrap="around"/>
              <w:cnfStyle w:val="100000000000" w:firstRow="1" w:lastRow="0" w:firstColumn="0" w:lastColumn="0" w:oddVBand="0" w:evenVBand="0" w:oddHBand="0" w:evenHBand="0" w:firstRowFirstColumn="0" w:firstRowLastColumn="0" w:lastRowFirstColumn="0" w:lastRowLastColumn="0"/>
            </w:pPr>
          </w:p>
        </w:tc>
        <w:tc>
          <w:tcPr>
            <w:tcW w:w="722" w:type="dxa"/>
            <w:tcBorders>
              <w:bottom w:val="single" w:sz="18" w:space="0" w:color="auto"/>
            </w:tcBorders>
            <w:noWrap/>
            <w:hideMark/>
          </w:tcPr>
          <w:p w14:paraId="5545B97C" w14:textId="77777777" w:rsidR="007103A3" w:rsidRPr="007103A3" w:rsidRDefault="007103A3" w:rsidP="007103A3">
            <w:pPr>
              <w:pStyle w:val="Tables"/>
              <w:framePr w:wrap="around"/>
              <w:cnfStyle w:val="100000000000" w:firstRow="1" w:lastRow="0" w:firstColumn="0" w:lastColumn="0" w:oddVBand="0" w:evenVBand="0" w:oddHBand="0" w:evenHBand="0" w:firstRowFirstColumn="0" w:firstRowLastColumn="0" w:lastRowFirstColumn="0" w:lastRowLastColumn="0"/>
            </w:pPr>
          </w:p>
        </w:tc>
        <w:tc>
          <w:tcPr>
            <w:tcW w:w="730" w:type="dxa"/>
            <w:tcBorders>
              <w:bottom w:val="single" w:sz="18" w:space="0" w:color="auto"/>
            </w:tcBorders>
            <w:noWrap/>
            <w:hideMark/>
          </w:tcPr>
          <w:p w14:paraId="6EE9A2C2" w14:textId="77777777" w:rsidR="007103A3" w:rsidRPr="007103A3" w:rsidRDefault="007103A3" w:rsidP="007103A3">
            <w:pPr>
              <w:pStyle w:val="Tables"/>
              <w:framePr w:wrap="around"/>
              <w:cnfStyle w:val="100000000000" w:firstRow="1" w:lastRow="0" w:firstColumn="0" w:lastColumn="0" w:oddVBand="0" w:evenVBand="0" w:oddHBand="0" w:evenHBand="0" w:firstRowFirstColumn="0" w:firstRowLastColumn="0" w:lastRowFirstColumn="0" w:lastRowLastColumn="0"/>
            </w:pPr>
          </w:p>
        </w:tc>
      </w:tr>
      <w:tr w:rsidR="007103A3" w:rsidRPr="007103A3" w14:paraId="0476FADB"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tcBorders>
              <w:top w:val="single" w:sz="18" w:space="0" w:color="auto"/>
            </w:tcBorders>
            <w:noWrap/>
            <w:hideMark/>
          </w:tcPr>
          <w:p w14:paraId="28819CD2" w14:textId="77777777" w:rsidR="007103A3" w:rsidRPr="007103A3" w:rsidRDefault="007103A3" w:rsidP="007103A3">
            <w:pPr>
              <w:pStyle w:val="Tables"/>
              <w:framePr w:wrap="around"/>
            </w:pPr>
            <w:r w:rsidRPr="007103A3">
              <w:t>Effect</w:t>
            </w:r>
          </w:p>
        </w:tc>
        <w:tc>
          <w:tcPr>
            <w:tcW w:w="1031" w:type="dxa"/>
            <w:tcBorders>
              <w:top w:val="single" w:sz="18" w:space="0" w:color="auto"/>
            </w:tcBorders>
            <w:noWrap/>
            <w:hideMark/>
          </w:tcPr>
          <w:p w14:paraId="0F69F3DE"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Estimate</w:t>
            </w:r>
          </w:p>
        </w:tc>
        <w:tc>
          <w:tcPr>
            <w:tcW w:w="1031" w:type="dxa"/>
            <w:tcBorders>
              <w:top w:val="single" w:sz="18" w:space="0" w:color="auto"/>
            </w:tcBorders>
            <w:noWrap/>
            <w:hideMark/>
          </w:tcPr>
          <w:p w14:paraId="6EBD3B60"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SE</w:t>
            </w:r>
          </w:p>
        </w:tc>
        <w:tc>
          <w:tcPr>
            <w:tcW w:w="2026" w:type="dxa"/>
            <w:tcBorders>
              <w:top w:val="single" w:sz="18" w:space="0" w:color="auto"/>
            </w:tcBorders>
            <w:noWrap/>
            <w:hideMark/>
          </w:tcPr>
          <w:p w14:paraId="6C9BC6C3"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Lower</w:t>
            </w:r>
          </w:p>
        </w:tc>
        <w:tc>
          <w:tcPr>
            <w:tcW w:w="984" w:type="dxa"/>
            <w:tcBorders>
              <w:top w:val="single" w:sz="18" w:space="0" w:color="auto"/>
            </w:tcBorders>
            <w:noWrap/>
            <w:hideMark/>
          </w:tcPr>
          <w:p w14:paraId="2F250E78"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Upper</w:t>
            </w:r>
          </w:p>
        </w:tc>
        <w:tc>
          <w:tcPr>
            <w:tcW w:w="722" w:type="dxa"/>
            <w:tcBorders>
              <w:top w:val="single" w:sz="18" w:space="0" w:color="auto"/>
            </w:tcBorders>
            <w:noWrap/>
            <w:hideMark/>
          </w:tcPr>
          <w:p w14:paraId="3BA8CD2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df</w:t>
            </w:r>
          </w:p>
        </w:tc>
        <w:tc>
          <w:tcPr>
            <w:tcW w:w="730" w:type="dxa"/>
            <w:noWrap/>
            <w:hideMark/>
          </w:tcPr>
          <w:p w14:paraId="55D3873E"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t</w:t>
            </w:r>
          </w:p>
        </w:tc>
        <w:tc>
          <w:tcPr>
            <w:tcW w:w="1017" w:type="dxa"/>
            <w:tcBorders>
              <w:top w:val="single" w:sz="18" w:space="0" w:color="auto"/>
            </w:tcBorders>
            <w:noWrap/>
            <w:hideMark/>
          </w:tcPr>
          <w:p w14:paraId="2EF83E33"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rPr>
                <w:b/>
                <w:bCs w:val="0"/>
              </w:rPr>
            </w:pPr>
            <w:r w:rsidRPr="007103A3">
              <w:rPr>
                <w:b/>
                <w:bCs w:val="0"/>
              </w:rPr>
              <w:t>p</w:t>
            </w:r>
          </w:p>
        </w:tc>
      </w:tr>
      <w:tr w:rsidR="007103A3" w:rsidRPr="007103A3" w14:paraId="2155B625"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63824C3E" w14:textId="77777777" w:rsidR="007103A3" w:rsidRPr="007103A3" w:rsidRDefault="007103A3" w:rsidP="007103A3">
            <w:pPr>
              <w:pStyle w:val="Tables"/>
              <w:framePr w:wrap="around"/>
            </w:pPr>
            <w:r w:rsidRPr="007103A3">
              <w:t>(Intercept)</w:t>
            </w:r>
          </w:p>
        </w:tc>
        <w:tc>
          <w:tcPr>
            <w:tcW w:w="1031" w:type="dxa"/>
            <w:noWrap/>
            <w:hideMark/>
          </w:tcPr>
          <w:p w14:paraId="18B3D891"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41e−4</w:t>
            </w:r>
          </w:p>
        </w:tc>
        <w:tc>
          <w:tcPr>
            <w:tcW w:w="1031" w:type="dxa"/>
            <w:noWrap/>
            <w:hideMark/>
          </w:tcPr>
          <w:p w14:paraId="4687F7AF"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8</w:t>
            </w:r>
          </w:p>
        </w:tc>
        <w:tc>
          <w:tcPr>
            <w:tcW w:w="2026" w:type="dxa"/>
            <w:noWrap/>
            <w:hideMark/>
          </w:tcPr>
          <w:p w14:paraId="6935D993"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15</w:t>
            </w:r>
          </w:p>
        </w:tc>
        <w:tc>
          <w:tcPr>
            <w:tcW w:w="984" w:type="dxa"/>
            <w:noWrap/>
            <w:hideMark/>
          </w:tcPr>
          <w:p w14:paraId="51E8D6E9"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15</w:t>
            </w:r>
          </w:p>
        </w:tc>
        <w:tc>
          <w:tcPr>
            <w:tcW w:w="722" w:type="dxa"/>
            <w:noWrap/>
            <w:hideMark/>
          </w:tcPr>
          <w:p w14:paraId="6C8981CF"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68</w:t>
            </w:r>
          </w:p>
        </w:tc>
        <w:tc>
          <w:tcPr>
            <w:tcW w:w="730" w:type="dxa"/>
            <w:noWrap/>
            <w:hideMark/>
          </w:tcPr>
          <w:p w14:paraId="7245C1E1"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w:t>
            </w:r>
          </w:p>
        </w:tc>
        <w:tc>
          <w:tcPr>
            <w:tcW w:w="1017" w:type="dxa"/>
            <w:noWrap/>
            <w:hideMark/>
          </w:tcPr>
          <w:p w14:paraId="792BD34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999</w:t>
            </w:r>
          </w:p>
        </w:tc>
      </w:tr>
      <w:tr w:rsidR="007103A3" w:rsidRPr="007103A3" w14:paraId="41F1C107"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70397172" w14:textId="50D3710E" w:rsidR="007103A3" w:rsidRPr="007103A3" w:rsidRDefault="007103A3" w:rsidP="007103A3">
            <w:pPr>
              <w:pStyle w:val="Tables"/>
              <w:framePr w:wrap="around"/>
            </w:pPr>
            <w:r w:rsidRPr="007103A3">
              <w:t xml:space="preserve">plosive - </w:t>
            </w:r>
            <w:r>
              <w:t>liquid</w:t>
            </w:r>
          </w:p>
        </w:tc>
        <w:tc>
          <w:tcPr>
            <w:tcW w:w="1031" w:type="dxa"/>
            <w:noWrap/>
            <w:hideMark/>
          </w:tcPr>
          <w:p w14:paraId="66C2119B"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28</w:t>
            </w:r>
          </w:p>
        </w:tc>
        <w:tc>
          <w:tcPr>
            <w:tcW w:w="1031" w:type="dxa"/>
            <w:noWrap/>
            <w:hideMark/>
          </w:tcPr>
          <w:p w14:paraId="3E2A566D"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6</w:t>
            </w:r>
          </w:p>
        </w:tc>
        <w:tc>
          <w:tcPr>
            <w:tcW w:w="2026" w:type="dxa"/>
            <w:noWrap/>
            <w:hideMark/>
          </w:tcPr>
          <w:p w14:paraId="79427BBF"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17</w:t>
            </w:r>
          </w:p>
        </w:tc>
        <w:tc>
          <w:tcPr>
            <w:tcW w:w="984" w:type="dxa"/>
            <w:noWrap/>
            <w:hideMark/>
          </w:tcPr>
          <w:p w14:paraId="06923AA9"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39</w:t>
            </w:r>
          </w:p>
        </w:tc>
        <w:tc>
          <w:tcPr>
            <w:tcW w:w="722" w:type="dxa"/>
            <w:noWrap/>
            <w:hideMark/>
          </w:tcPr>
          <w:p w14:paraId="32E12B01"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362</w:t>
            </w:r>
          </w:p>
        </w:tc>
        <w:tc>
          <w:tcPr>
            <w:tcW w:w="730" w:type="dxa"/>
            <w:noWrap/>
            <w:hideMark/>
          </w:tcPr>
          <w:p w14:paraId="033B9564"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4.95</w:t>
            </w:r>
          </w:p>
        </w:tc>
        <w:tc>
          <w:tcPr>
            <w:tcW w:w="1017" w:type="dxa"/>
            <w:noWrap/>
            <w:hideMark/>
          </w:tcPr>
          <w:p w14:paraId="1FDED082" w14:textId="0ED0530F"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lt; .001</w:t>
            </w:r>
            <w:r>
              <w:t>**</w:t>
            </w:r>
          </w:p>
        </w:tc>
      </w:tr>
      <w:tr w:rsidR="007103A3" w:rsidRPr="007103A3" w14:paraId="41396964"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7287040E" w14:textId="0881E72F" w:rsidR="007103A3" w:rsidRPr="007103A3" w:rsidRDefault="007103A3" w:rsidP="007103A3">
            <w:pPr>
              <w:pStyle w:val="Tables"/>
              <w:framePr w:wrap="around"/>
            </w:pPr>
            <w:r>
              <w:t>liquid</w:t>
            </w:r>
            <w:r w:rsidRPr="007103A3">
              <w:t xml:space="preserve"> - deviant</w:t>
            </w:r>
          </w:p>
        </w:tc>
        <w:tc>
          <w:tcPr>
            <w:tcW w:w="1031" w:type="dxa"/>
            <w:noWrap/>
            <w:hideMark/>
          </w:tcPr>
          <w:p w14:paraId="40B3771C"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1031" w:type="dxa"/>
            <w:noWrap/>
            <w:hideMark/>
          </w:tcPr>
          <w:p w14:paraId="3FED47E9"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6</w:t>
            </w:r>
          </w:p>
        </w:tc>
        <w:tc>
          <w:tcPr>
            <w:tcW w:w="2026" w:type="dxa"/>
            <w:noWrap/>
            <w:hideMark/>
          </w:tcPr>
          <w:p w14:paraId="0CEC8E37"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1</w:t>
            </w:r>
          </w:p>
        </w:tc>
        <w:tc>
          <w:tcPr>
            <w:tcW w:w="984" w:type="dxa"/>
            <w:noWrap/>
            <w:hideMark/>
          </w:tcPr>
          <w:p w14:paraId="6A187BE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13</w:t>
            </w:r>
          </w:p>
        </w:tc>
        <w:tc>
          <w:tcPr>
            <w:tcW w:w="722" w:type="dxa"/>
            <w:noWrap/>
            <w:hideMark/>
          </w:tcPr>
          <w:p w14:paraId="4856B917"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362</w:t>
            </w:r>
          </w:p>
        </w:tc>
        <w:tc>
          <w:tcPr>
            <w:tcW w:w="730" w:type="dxa"/>
            <w:noWrap/>
            <w:hideMark/>
          </w:tcPr>
          <w:p w14:paraId="42079593"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26</w:t>
            </w:r>
          </w:p>
        </w:tc>
        <w:tc>
          <w:tcPr>
            <w:tcW w:w="1017" w:type="dxa"/>
            <w:noWrap/>
            <w:hideMark/>
          </w:tcPr>
          <w:p w14:paraId="380209A9"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796</w:t>
            </w:r>
          </w:p>
        </w:tc>
      </w:tr>
      <w:tr w:rsidR="007103A3" w:rsidRPr="007103A3" w14:paraId="05760D57"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528D08BA" w14:textId="00472C65" w:rsidR="007103A3" w:rsidRPr="007103A3" w:rsidRDefault="007103A3" w:rsidP="007103A3">
            <w:pPr>
              <w:pStyle w:val="Tables"/>
              <w:framePr w:wrap="around"/>
            </w:pPr>
            <w:r w:rsidRPr="007103A3">
              <w:t xml:space="preserve">deviant - </w:t>
            </w:r>
            <w:r>
              <w:t>MMN</w:t>
            </w:r>
          </w:p>
        </w:tc>
        <w:tc>
          <w:tcPr>
            <w:tcW w:w="1031" w:type="dxa"/>
            <w:noWrap/>
            <w:hideMark/>
          </w:tcPr>
          <w:p w14:paraId="0794BAE4"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13</w:t>
            </w:r>
          </w:p>
        </w:tc>
        <w:tc>
          <w:tcPr>
            <w:tcW w:w="1031" w:type="dxa"/>
            <w:noWrap/>
            <w:hideMark/>
          </w:tcPr>
          <w:p w14:paraId="6FD25ED8"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6</w:t>
            </w:r>
          </w:p>
        </w:tc>
        <w:tc>
          <w:tcPr>
            <w:tcW w:w="2026" w:type="dxa"/>
            <w:noWrap/>
            <w:hideMark/>
          </w:tcPr>
          <w:p w14:paraId="748D7023"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2</w:t>
            </w:r>
          </w:p>
        </w:tc>
        <w:tc>
          <w:tcPr>
            <w:tcW w:w="984" w:type="dxa"/>
            <w:noWrap/>
            <w:hideMark/>
          </w:tcPr>
          <w:p w14:paraId="7113EFA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24</w:t>
            </w:r>
          </w:p>
        </w:tc>
        <w:tc>
          <w:tcPr>
            <w:tcW w:w="722" w:type="dxa"/>
            <w:noWrap/>
            <w:hideMark/>
          </w:tcPr>
          <w:p w14:paraId="24DE3DD4"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362</w:t>
            </w:r>
          </w:p>
        </w:tc>
        <w:tc>
          <w:tcPr>
            <w:tcW w:w="730" w:type="dxa"/>
            <w:noWrap/>
            <w:hideMark/>
          </w:tcPr>
          <w:p w14:paraId="7CF6A53C"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2.31</w:t>
            </w:r>
          </w:p>
        </w:tc>
        <w:tc>
          <w:tcPr>
            <w:tcW w:w="1017" w:type="dxa"/>
            <w:noWrap/>
            <w:hideMark/>
          </w:tcPr>
          <w:p w14:paraId="1D2DE9FB" w14:textId="690F23D1"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21</w:t>
            </w:r>
            <w:r>
              <w:t>*</w:t>
            </w:r>
          </w:p>
        </w:tc>
      </w:tr>
      <w:tr w:rsidR="007103A3" w:rsidRPr="007103A3" w14:paraId="13E7066E"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1CEA7D34" w14:textId="77777777" w:rsidR="007103A3" w:rsidRPr="007103A3" w:rsidRDefault="007103A3" w:rsidP="007103A3">
            <w:pPr>
              <w:pStyle w:val="Tables"/>
              <w:framePr w:wrap="around"/>
            </w:pPr>
            <w:r w:rsidRPr="007103A3">
              <w:t>boy - (girl)</w:t>
            </w:r>
          </w:p>
        </w:tc>
        <w:tc>
          <w:tcPr>
            <w:tcW w:w="1031" w:type="dxa"/>
            <w:noWrap/>
            <w:hideMark/>
          </w:tcPr>
          <w:p w14:paraId="6AD1E903"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w:t>
            </w:r>
          </w:p>
        </w:tc>
        <w:tc>
          <w:tcPr>
            <w:tcW w:w="1031" w:type="dxa"/>
            <w:noWrap/>
            <w:hideMark/>
          </w:tcPr>
          <w:p w14:paraId="11E50FF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15</w:t>
            </w:r>
          </w:p>
        </w:tc>
        <w:tc>
          <w:tcPr>
            <w:tcW w:w="2026" w:type="dxa"/>
            <w:noWrap/>
            <w:hideMark/>
          </w:tcPr>
          <w:p w14:paraId="1BA2B547"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31</w:t>
            </w:r>
          </w:p>
        </w:tc>
        <w:tc>
          <w:tcPr>
            <w:tcW w:w="984" w:type="dxa"/>
            <w:noWrap/>
            <w:hideMark/>
          </w:tcPr>
          <w:p w14:paraId="4C1114E6"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3</w:t>
            </w:r>
          </w:p>
        </w:tc>
        <w:tc>
          <w:tcPr>
            <w:tcW w:w="722" w:type="dxa"/>
            <w:noWrap/>
            <w:hideMark/>
          </w:tcPr>
          <w:p w14:paraId="465B868F"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68</w:t>
            </w:r>
          </w:p>
        </w:tc>
        <w:tc>
          <w:tcPr>
            <w:tcW w:w="730" w:type="dxa"/>
            <w:noWrap/>
            <w:hideMark/>
          </w:tcPr>
          <w:p w14:paraId="4045EEF8"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2</w:t>
            </w:r>
          </w:p>
        </w:tc>
        <w:tc>
          <w:tcPr>
            <w:tcW w:w="1017" w:type="dxa"/>
            <w:noWrap/>
            <w:hideMark/>
          </w:tcPr>
          <w:p w14:paraId="55ED83D3"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983</w:t>
            </w:r>
          </w:p>
        </w:tc>
      </w:tr>
      <w:tr w:rsidR="007103A3" w:rsidRPr="007103A3" w14:paraId="43905295"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20EE5619" w14:textId="77777777" w:rsidR="007103A3" w:rsidRPr="007103A3" w:rsidRDefault="007103A3" w:rsidP="007103A3">
            <w:pPr>
              <w:pStyle w:val="Tables"/>
              <w:framePr w:wrap="around"/>
            </w:pPr>
            <w:proofErr w:type="spellStart"/>
            <w:r w:rsidRPr="007103A3">
              <w:t>ses</w:t>
            </w:r>
            <w:proofErr w:type="spellEnd"/>
          </w:p>
        </w:tc>
        <w:tc>
          <w:tcPr>
            <w:tcW w:w="1031" w:type="dxa"/>
            <w:noWrap/>
            <w:hideMark/>
          </w:tcPr>
          <w:p w14:paraId="7269B008"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44e−4</w:t>
            </w:r>
          </w:p>
        </w:tc>
        <w:tc>
          <w:tcPr>
            <w:tcW w:w="1031" w:type="dxa"/>
            <w:noWrap/>
            <w:hideMark/>
          </w:tcPr>
          <w:p w14:paraId="5B931086"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2026" w:type="dxa"/>
            <w:noWrap/>
            <w:hideMark/>
          </w:tcPr>
          <w:p w14:paraId="33EDDAFE"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984" w:type="dxa"/>
            <w:noWrap/>
            <w:hideMark/>
          </w:tcPr>
          <w:p w14:paraId="46F714D8"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722" w:type="dxa"/>
            <w:noWrap/>
            <w:hideMark/>
          </w:tcPr>
          <w:p w14:paraId="0FE782C1"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68</w:t>
            </w:r>
          </w:p>
        </w:tc>
        <w:tc>
          <w:tcPr>
            <w:tcW w:w="730" w:type="dxa"/>
            <w:noWrap/>
            <w:hideMark/>
          </w:tcPr>
          <w:p w14:paraId="3F8FE940"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2</w:t>
            </w:r>
          </w:p>
        </w:tc>
        <w:tc>
          <w:tcPr>
            <w:tcW w:w="1017" w:type="dxa"/>
            <w:noWrap/>
            <w:hideMark/>
          </w:tcPr>
          <w:p w14:paraId="0EF40C80"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981</w:t>
            </w:r>
          </w:p>
        </w:tc>
      </w:tr>
      <w:tr w:rsidR="007103A3" w:rsidRPr="007103A3" w14:paraId="6D19F163"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12BCEDEE" w14:textId="77777777" w:rsidR="007103A3" w:rsidRPr="007103A3" w:rsidRDefault="007103A3" w:rsidP="007103A3">
            <w:pPr>
              <w:pStyle w:val="Tables"/>
              <w:framePr w:wrap="around"/>
            </w:pPr>
            <w:r w:rsidRPr="007103A3">
              <w:t>age</w:t>
            </w:r>
          </w:p>
        </w:tc>
        <w:tc>
          <w:tcPr>
            <w:tcW w:w="1031" w:type="dxa"/>
            <w:noWrap/>
            <w:hideMark/>
          </w:tcPr>
          <w:p w14:paraId="75008818"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3.06E-04</w:t>
            </w:r>
          </w:p>
        </w:tc>
        <w:tc>
          <w:tcPr>
            <w:tcW w:w="1031" w:type="dxa"/>
            <w:noWrap/>
            <w:hideMark/>
          </w:tcPr>
          <w:p w14:paraId="3071E93F"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w:t>
            </w:r>
          </w:p>
        </w:tc>
        <w:tc>
          <w:tcPr>
            <w:tcW w:w="2026" w:type="dxa"/>
            <w:noWrap/>
            <w:hideMark/>
          </w:tcPr>
          <w:p w14:paraId="1D0DD85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w:t>
            </w:r>
          </w:p>
        </w:tc>
        <w:tc>
          <w:tcPr>
            <w:tcW w:w="984" w:type="dxa"/>
            <w:noWrap/>
            <w:hideMark/>
          </w:tcPr>
          <w:p w14:paraId="3731AC98"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w:t>
            </w:r>
          </w:p>
        </w:tc>
        <w:tc>
          <w:tcPr>
            <w:tcW w:w="722" w:type="dxa"/>
            <w:noWrap/>
            <w:hideMark/>
          </w:tcPr>
          <w:p w14:paraId="07B70A08"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68</w:t>
            </w:r>
          </w:p>
        </w:tc>
        <w:tc>
          <w:tcPr>
            <w:tcW w:w="730" w:type="dxa"/>
            <w:noWrap/>
            <w:hideMark/>
          </w:tcPr>
          <w:p w14:paraId="14087AF9"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23</w:t>
            </w:r>
          </w:p>
        </w:tc>
        <w:tc>
          <w:tcPr>
            <w:tcW w:w="1017" w:type="dxa"/>
            <w:noWrap/>
            <w:hideMark/>
          </w:tcPr>
          <w:p w14:paraId="2462606D"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818</w:t>
            </w:r>
          </w:p>
        </w:tc>
      </w:tr>
      <w:tr w:rsidR="007103A3" w:rsidRPr="007103A3" w14:paraId="3A96CF09"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174E6139" w14:textId="5038FECE" w:rsidR="007103A3" w:rsidRPr="007103A3" w:rsidRDefault="007103A3" w:rsidP="007103A3">
            <w:pPr>
              <w:pStyle w:val="Tables"/>
              <w:framePr w:wrap="around"/>
            </w:pPr>
            <w:r w:rsidRPr="007103A3">
              <w:t xml:space="preserve">plosive - </w:t>
            </w:r>
            <w:r>
              <w:t>liquid</w:t>
            </w:r>
            <w:r w:rsidRPr="007103A3">
              <w:t xml:space="preserve"> </w:t>
            </w:r>
            <w:r w:rsidRPr="007103A3">
              <w:rPr>
                <w:rFonts w:ascii="Segoe UI Symbol" w:hAnsi="Segoe UI Symbol" w:cs="Segoe UI Symbol"/>
              </w:rPr>
              <w:t>✻</w:t>
            </w:r>
            <w:r w:rsidRPr="007103A3">
              <w:t xml:space="preserve"> age</w:t>
            </w:r>
          </w:p>
        </w:tc>
        <w:tc>
          <w:tcPr>
            <w:tcW w:w="1031" w:type="dxa"/>
            <w:noWrap/>
            <w:hideMark/>
          </w:tcPr>
          <w:p w14:paraId="34F47DBB"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w:t>
            </w:r>
          </w:p>
        </w:tc>
        <w:tc>
          <w:tcPr>
            <w:tcW w:w="1031" w:type="dxa"/>
            <w:noWrap/>
            <w:hideMark/>
          </w:tcPr>
          <w:p w14:paraId="2288475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9.81E-04</w:t>
            </w:r>
          </w:p>
        </w:tc>
        <w:tc>
          <w:tcPr>
            <w:tcW w:w="2026" w:type="dxa"/>
            <w:noWrap/>
            <w:hideMark/>
          </w:tcPr>
          <w:p w14:paraId="6126080F"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w:t>
            </w:r>
          </w:p>
        </w:tc>
        <w:tc>
          <w:tcPr>
            <w:tcW w:w="984" w:type="dxa"/>
            <w:noWrap/>
            <w:hideMark/>
          </w:tcPr>
          <w:p w14:paraId="0B10026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5.69E-04</w:t>
            </w:r>
          </w:p>
        </w:tc>
        <w:tc>
          <w:tcPr>
            <w:tcW w:w="722" w:type="dxa"/>
            <w:noWrap/>
            <w:hideMark/>
          </w:tcPr>
          <w:p w14:paraId="0039639E"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362</w:t>
            </w:r>
          </w:p>
        </w:tc>
        <w:tc>
          <w:tcPr>
            <w:tcW w:w="730" w:type="dxa"/>
            <w:noWrap/>
            <w:hideMark/>
          </w:tcPr>
          <w:p w14:paraId="34AF6656"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38</w:t>
            </w:r>
          </w:p>
        </w:tc>
        <w:tc>
          <w:tcPr>
            <w:tcW w:w="1017" w:type="dxa"/>
            <w:noWrap/>
            <w:hideMark/>
          </w:tcPr>
          <w:p w14:paraId="47F5C517"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168</w:t>
            </w:r>
          </w:p>
        </w:tc>
      </w:tr>
      <w:tr w:rsidR="007103A3" w:rsidRPr="007103A3" w14:paraId="6C7E103C"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noWrap/>
            <w:hideMark/>
          </w:tcPr>
          <w:p w14:paraId="46915147" w14:textId="0A787AB2" w:rsidR="007103A3" w:rsidRPr="007103A3" w:rsidRDefault="007103A3" w:rsidP="007103A3">
            <w:pPr>
              <w:pStyle w:val="Tables"/>
              <w:framePr w:wrap="around"/>
            </w:pPr>
            <w:r>
              <w:t>liquid</w:t>
            </w:r>
            <w:r w:rsidRPr="007103A3">
              <w:t xml:space="preserve"> - deviant </w:t>
            </w:r>
            <w:r w:rsidRPr="007103A3">
              <w:rPr>
                <w:rFonts w:ascii="Segoe UI Symbol" w:hAnsi="Segoe UI Symbol" w:cs="Segoe UI Symbol"/>
              </w:rPr>
              <w:t>✻</w:t>
            </w:r>
            <w:r w:rsidRPr="007103A3">
              <w:t xml:space="preserve"> age</w:t>
            </w:r>
          </w:p>
        </w:tc>
        <w:tc>
          <w:tcPr>
            <w:tcW w:w="1031" w:type="dxa"/>
            <w:noWrap/>
            <w:hideMark/>
          </w:tcPr>
          <w:p w14:paraId="4FE7F5CC"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1031" w:type="dxa"/>
            <w:noWrap/>
            <w:hideMark/>
          </w:tcPr>
          <w:p w14:paraId="10CD6742"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9.81E-04</w:t>
            </w:r>
          </w:p>
        </w:tc>
        <w:tc>
          <w:tcPr>
            <w:tcW w:w="2026" w:type="dxa"/>
            <w:noWrap/>
            <w:hideMark/>
          </w:tcPr>
          <w:p w14:paraId="32FF01C7"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w:t>
            </w:r>
          </w:p>
        </w:tc>
        <w:tc>
          <w:tcPr>
            <w:tcW w:w="984" w:type="dxa"/>
            <w:noWrap/>
            <w:hideMark/>
          </w:tcPr>
          <w:p w14:paraId="7BF40EF9"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722" w:type="dxa"/>
            <w:noWrap/>
            <w:hideMark/>
          </w:tcPr>
          <w:p w14:paraId="5CEF64EF"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362</w:t>
            </w:r>
          </w:p>
        </w:tc>
        <w:tc>
          <w:tcPr>
            <w:tcW w:w="730" w:type="dxa"/>
            <w:noWrap/>
            <w:hideMark/>
          </w:tcPr>
          <w:p w14:paraId="6700160A"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5.24</w:t>
            </w:r>
          </w:p>
        </w:tc>
        <w:tc>
          <w:tcPr>
            <w:tcW w:w="1017" w:type="dxa"/>
            <w:noWrap/>
            <w:hideMark/>
          </w:tcPr>
          <w:p w14:paraId="095A6915" w14:textId="5167F2D2"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lt; .001</w:t>
            </w:r>
            <w:r>
              <w:t>**</w:t>
            </w:r>
          </w:p>
        </w:tc>
      </w:tr>
      <w:tr w:rsidR="007103A3" w:rsidRPr="007103A3" w14:paraId="46C90454" w14:textId="77777777" w:rsidTr="007103A3">
        <w:trPr>
          <w:trHeight w:val="320"/>
        </w:trPr>
        <w:tc>
          <w:tcPr>
            <w:cnfStyle w:val="001000000000" w:firstRow="0" w:lastRow="0" w:firstColumn="1" w:lastColumn="0" w:oddVBand="0" w:evenVBand="0" w:oddHBand="0" w:evenHBand="0" w:firstRowFirstColumn="0" w:firstRowLastColumn="0" w:lastRowFirstColumn="0" w:lastRowLastColumn="0"/>
            <w:tcW w:w="2089" w:type="dxa"/>
            <w:tcBorders>
              <w:bottom w:val="thickThinSmallGap" w:sz="24" w:space="0" w:color="auto"/>
            </w:tcBorders>
            <w:noWrap/>
            <w:hideMark/>
          </w:tcPr>
          <w:p w14:paraId="3B41C42F" w14:textId="2B57A40F" w:rsidR="007103A3" w:rsidRPr="007103A3" w:rsidRDefault="007103A3" w:rsidP="007103A3">
            <w:pPr>
              <w:pStyle w:val="Tables"/>
              <w:framePr w:wrap="around"/>
            </w:pPr>
            <w:r w:rsidRPr="007103A3">
              <w:t xml:space="preserve">deviant - </w:t>
            </w:r>
            <w:r>
              <w:t>MMN</w:t>
            </w:r>
            <w:r w:rsidRPr="007103A3">
              <w:t xml:space="preserve"> </w:t>
            </w:r>
            <w:r w:rsidRPr="007103A3">
              <w:rPr>
                <w:rFonts w:ascii="Segoe UI Symbol" w:hAnsi="Segoe UI Symbol" w:cs="Segoe UI Symbol"/>
              </w:rPr>
              <w:t>✻</w:t>
            </w:r>
            <w:r w:rsidRPr="007103A3">
              <w:t xml:space="preserve"> age</w:t>
            </w:r>
          </w:p>
        </w:tc>
        <w:tc>
          <w:tcPr>
            <w:tcW w:w="1031" w:type="dxa"/>
            <w:tcBorders>
              <w:bottom w:val="thickThinSmallGap" w:sz="24" w:space="0" w:color="auto"/>
            </w:tcBorders>
            <w:noWrap/>
            <w:hideMark/>
          </w:tcPr>
          <w:p w14:paraId="6510189D"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1031" w:type="dxa"/>
            <w:tcBorders>
              <w:bottom w:val="thickThinSmallGap" w:sz="24" w:space="0" w:color="auto"/>
            </w:tcBorders>
            <w:noWrap/>
            <w:hideMark/>
          </w:tcPr>
          <w:p w14:paraId="358D1B33"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9.81E-04</w:t>
            </w:r>
          </w:p>
        </w:tc>
        <w:tc>
          <w:tcPr>
            <w:tcW w:w="2026" w:type="dxa"/>
            <w:tcBorders>
              <w:bottom w:val="thickThinSmallGap" w:sz="24" w:space="0" w:color="auto"/>
            </w:tcBorders>
            <w:noWrap/>
            <w:hideMark/>
          </w:tcPr>
          <w:p w14:paraId="0159370B"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984" w:type="dxa"/>
            <w:tcBorders>
              <w:bottom w:val="thickThinSmallGap" w:sz="24" w:space="0" w:color="auto"/>
            </w:tcBorders>
            <w:noWrap/>
            <w:hideMark/>
          </w:tcPr>
          <w:p w14:paraId="56A1475C"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0.01</w:t>
            </w:r>
          </w:p>
        </w:tc>
        <w:tc>
          <w:tcPr>
            <w:tcW w:w="722" w:type="dxa"/>
            <w:tcBorders>
              <w:bottom w:val="thickThinSmallGap" w:sz="24" w:space="0" w:color="auto"/>
            </w:tcBorders>
            <w:noWrap/>
            <w:hideMark/>
          </w:tcPr>
          <w:p w14:paraId="043B6E44"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1362</w:t>
            </w:r>
          </w:p>
        </w:tc>
        <w:tc>
          <w:tcPr>
            <w:tcW w:w="730" w:type="dxa"/>
            <w:tcBorders>
              <w:bottom w:val="thickThinSmallGap" w:sz="24" w:space="0" w:color="auto"/>
            </w:tcBorders>
            <w:noWrap/>
            <w:hideMark/>
          </w:tcPr>
          <w:p w14:paraId="7701DD79" w14:textId="77777777"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7.77</w:t>
            </w:r>
          </w:p>
        </w:tc>
        <w:tc>
          <w:tcPr>
            <w:tcW w:w="1017" w:type="dxa"/>
            <w:tcBorders>
              <w:bottom w:val="thickThinSmallGap" w:sz="24" w:space="0" w:color="auto"/>
            </w:tcBorders>
            <w:noWrap/>
            <w:hideMark/>
          </w:tcPr>
          <w:p w14:paraId="1D9A62B2" w14:textId="44AA0F25" w:rsidR="007103A3" w:rsidRPr="007103A3" w:rsidRDefault="007103A3" w:rsidP="007103A3">
            <w:pPr>
              <w:pStyle w:val="Tables"/>
              <w:framePr w:wrap="around"/>
              <w:cnfStyle w:val="000000000000" w:firstRow="0" w:lastRow="0" w:firstColumn="0" w:lastColumn="0" w:oddVBand="0" w:evenVBand="0" w:oddHBand="0" w:evenHBand="0" w:firstRowFirstColumn="0" w:firstRowLastColumn="0" w:lastRowFirstColumn="0" w:lastRowLastColumn="0"/>
            </w:pPr>
            <w:r w:rsidRPr="007103A3">
              <w:t>&lt; .001</w:t>
            </w:r>
            <w:r>
              <w:t>**</w:t>
            </w:r>
          </w:p>
        </w:tc>
      </w:tr>
    </w:tbl>
    <w:p w14:paraId="5747998D" w14:textId="5F47D102" w:rsidR="00A72935" w:rsidRDefault="003727D5" w:rsidP="00AD3B6E">
      <w:r>
        <w:rPr>
          <w:rFonts w:ascii="Helvetica" w:eastAsia="Times New Roman" w:hAnsi="Helvetica" w:cs="Times New Roman"/>
          <w:noProof/>
          <w:color w:val="333333"/>
          <w:sz w:val="18"/>
          <w:szCs w:val="18"/>
        </w:rPr>
        <mc:AlternateContent>
          <mc:Choice Requires="wps">
            <w:drawing>
              <wp:anchor distT="0" distB="0" distL="114300" distR="114300" simplePos="0" relativeHeight="251664384" behindDoc="1" locked="0" layoutInCell="1" allowOverlap="1" wp14:anchorId="2499AE0F" wp14:editId="2125DB3D">
                <wp:simplePos x="0" y="0"/>
                <wp:positionH relativeFrom="margin">
                  <wp:posOffset>2882900</wp:posOffset>
                </wp:positionH>
                <wp:positionV relativeFrom="paragraph">
                  <wp:posOffset>54610</wp:posOffset>
                </wp:positionV>
                <wp:extent cx="812800" cy="292100"/>
                <wp:effectExtent l="0" t="0" r="0" b="0"/>
                <wp:wrapTight wrapText="bothSides">
                  <wp:wrapPolygon edited="0">
                    <wp:start x="0" y="0"/>
                    <wp:lineTo x="0" y="20661"/>
                    <wp:lineTo x="21263" y="20661"/>
                    <wp:lineTo x="21263"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812800" cy="292100"/>
                        </a:xfrm>
                        <a:prstGeom prst="rect">
                          <a:avLst/>
                        </a:prstGeom>
                        <a:ln>
                          <a:noFill/>
                        </a:ln>
                      </wps:spPr>
                      <wps:style>
                        <a:lnRef idx="2">
                          <a:schemeClr val="accent2"/>
                        </a:lnRef>
                        <a:fillRef idx="1">
                          <a:schemeClr val="lt1"/>
                        </a:fillRef>
                        <a:effectRef idx="0">
                          <a:schemeClr val="accent2"/>
                        </a:effectRef>
                        <a:fontRef idx="minor">
                          <a:schemeClr val="dk1"/>
                        </a:fontRef>
                      </wps:style>
                      <wps:txbx>
                        <w:txbxContent>
                          <w:p w14:paraId="37F7AA67" w14:textId="16467CCD" w:rsidR="00303A53" w:rsidRDefault="00303A53" w:rsidP="00A72935">
                            <w: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2499AE0F" id="_x0000_t202" coordsize="21600,21600" o:spt="202" path="m,l,21600r21600,l21600,xe">
                <v:stroke joinstyle="miter"/>
                <v:path gradientshapeok="t" o:connecttype="rect"/>
              </v:shapetype>
              <v:shape id="Text Box 5" o:spid="_x0000_s1026" type="#_x0000_t202" style="position:absolute;left:0;text-align:left;margin-left:227pt;margin-top:4.3pt;width:64pt;height:23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" fillcolor="white [3201]" stroked="f" strokeweight="1pt">
                <v:textbox>
                  <w:txbxContent>
                    <w:p w14:paraId="37F7AA67" w14:textId="16467CCD" w:rsidR="00303A53" w:rsidRDefault="00303A53" w:rsidP="00A72935">
                      <w:r>
                        <w:t>Figure 2</w:t>
                      </w:r>
                    </w:p>
                  </w:txbxContent>
                </v:textbox>
                <w10:wrap type="tight" anchorx="margin"/>
              </v:shape>
            </w:pict>
          </mc:Fallback>
        </mc:AlternateContent>
      </w:r>
    </w:p>
    <w:p w14:paraId="0D7EF459" w14:textId="0E6F4F74" w:rsidR="00A72935" w:rsidRDefault="00A72935" w:rsidP="00AD3B6E"/>
    <w:p w14:paraId="3052A9AA" w14:textId="395EECB5" w:rsidR="00A72935" w:rsidRDefault="00A72935" w:rsidP="00AD3B6E"/>
    <w:p w14:paraId="06002D16" w14:textId="77777777" w:rsidR="003404D7" w:rsidRDefault="003404D7">
      <w:pPr>
        <w:spacing w:before="0" w:after="0"/>
        <w:jc w:val="left"/>
        <w:rPr>
          <w:rFonts w:asciiTheme="majorHAnsi" w:eastAsiaTheme="majorEastAsia" w:hAnsiTheme="majorHAnsi" w:cstheme="majorBidi"/>
          <w:color w:val="2F5496" w:themeColor="accent1" w:themeShade="BF"/>
          <w:sz w:val="26"/>
          <w:szCs w:val="26"/>
        </w:rPr>
      </w:pPr>
      <w:r>
        <w:br w:type="page"/>
      </w:r>
    </w:p>
    <w:p w14:paraId="341FA2CD" w14:textId="5E4E898F" w:rsidR="00875262" w:rsidRDefault="00875262" w:rsidP="00875262">
      <w:pPr>
        <w:pStyle w:val="Heading2"/>
      </w:pPr>
      <w:r>
        <w:lastRenderedPageBreak/>
        <w:t>Discussion</w:t>
      </w:r>
    </w:p>
    <w:p w14:paraId="0AD3930F" w14:textId="77777777" w:rsidR="00A72935" w:rsidRDefault="00EC4B0A" w:rsidP="000A6C07">
      <w:r>
        <w:t>L</w:t>
      </w:r>
      <w:r w:rsidR="00677E92">
        <w:t xml:space="preserve">ogistic classifier cross-validation routine used to </w:t>
      </w:r>
      <w:r w:rsidR="000A6C07">
        <w:t xml:space="preserve">evaluate differential auditory evoked activity in response to tokens of CV syllabic </w:t>
      </w:r>
    </w:p>
    <w:p w14:paraId="1F3C8B3B" w14:textId="1F276698" w:rsidR="002C5838" w:rsidRDefault="000A6C07" w:rsidP="000A6C07">
      <w:r>
        <w:t xml:space="preserve">stimuli conveying different consonantal VOT contrasts.  </w:t>
      </w:r>
      <w:r w:rsidR="004976CA">
        <w:t>Considering the MMN is a known e</w:t>
      </w:r>
      <w:r w:rsidR="004976CA" w:rsidRPr="00677E92">
        <w:t xml:space="preserve">lectrophysiological index of </w:t>
      </w:r>
      <w:r w:rsidR="004976CA">
        <w:t>phonological</w:t>
      </w:r>
      <w:r w:rsidR="004976CA" w:rsidRPr="00677E92">
        <w:t xml:space="preserve"> contrast</w:t>
      </w:r>
      <w:r w:rsidR="004976CA">
        <w:t xml:space="preserve"> processing in the adult AC</w:t>
      </w:r>
      <w:r w:rsidR="004976CA" w:rsidRPr="00677E92">
        <w:t xml:space="preserve">, </w:t>
      </w:r>
      <w:r w:rsidR="004976CA">
        <w:t xml:space="preserve">then the AUC score for classifier reliability to distinguish ERF time series features in response to different oddball events represents </w:t>
      </w:r>
      <w:r w:rsidR="004976CA" w:rsidRPr="00677E92">
        <w:t>differential auditory processing in infant brain.</w:t>
      </w:r>
    </w:p>
    <w:p w14:paraId="45979A4D" w14:textId="77777777" w:rsidR="002C5838" w:rsidRDefault="002C5838">
      <w:pPr>
        <w:spacing w:before="0" w:after="0"/>
        <w:jc w:val="left"/>
      </w:pPr>
      <w:r>
        <w:br w:type="page"/>
      </w:r>
    </w:p>
    <w:p w14:paraId="640767F1" w14:textId="5511EC16" w:rsidR="002C5838" w:rsidRDefault="002C5838" w:rsidP="002C5838">
      <w:pPr>
        <w:pStyle w:val="Subtitle"/>
      </w:pPr>
    </w:p>
    <w:p w14:paraId="16460319" w14:textId="16F19B78" w:rsidR="002C5838" w:rsidRDefault="002C5838" w:rsidP="002C5838"/>
    <w:p w14:paraId="0E0634E1" w14:textId="77777777" w:rsidR="00B652C0" w:rsidRPr="00B652C0" w:rsidRDefault="00B652C0" w:rsidP="000A6C07"/>
    <w:p w14:paraId="597E3698" w14:textId="311A85AF" w:rsidR="001B416D" w:rsidRDefault="001B416D" w:rsidP="00B652C0">
      <w:pPr>
        <w:pStyle w:val="Subtitle"/>
      </w:pPr>
      <w:r>
        <w:br w:type="page"/>
      </w:r>
    </w:p>
    <w:p w14:paraId="2A698F22" w14:textId="3D5EBD0D" w:rsidR="001B416D" w:rsidRPr="001B416D" w:rsidRDefault="001B416D" w:rsidP="001B416D">
      <w:pPr>
        <w:widowControl w:val="0"/>
        <w:autoSpaceDE w:val="0"/>
        <w:autoSpaceDN w:val="0"/>
        <w:adjustRightInd w:val="0"/>
        <w:ind w:left="480" w:hanging="480"/>
        <w:rPr>
          <w:rFonts w:ascii="Calibri" w:hAnsi="Calibri" w:cs="Calibri"/>
          <w:noProof/>
        </w:rPr>
      </w:pPr>
      <w:r>
        <w:lastRenderedPageBreak/>
        <w:fldChar w:fldCharType="begin" w:fldLock="1"/>
      </w:r>
      <w:r>
        <w:instrText xml:space="preserve">ADDIN Mendeley Bibliography CSL_BIBLIOGRAPHY </w:instrText>
      </w:r>
      <w:r>
        <w:fldChar w:fldCharType="separate"/>
      </w:r>
      <w:r w:rsidRPr="001B416D">
        <w:rPr>
          <w:rFonts w:ascii="Calibri" w:hAnsi="Calibri" w:cs="Calibri"/>
          <w:noProof/>
        </w:rPr>
        <w:t xml:space="preserve">Cheour, Marie, Rita Ceponiene, Anne Lehtokoski, Aavo Luuk, Juri Allik, Kimmo Ahlo, and Risto Naatanen. 1998. </w:t>
      </w:r>
      <w:r w:rsidR="0026219C">
        <w:rPr>
          <w:rFonts w:ascii="Calibri" w:hAnsi="Calibri" w:cs="Calibri"/>
          <w:noProof/>
        </w:rPr>
        <w:t>“</w:t>
      </w:r>
      <w:r w:rsidRPr="001B416D">
        <w:rPr>
          <w:rFonts w:ascii="Calibri" w:hAnsi="Calibri" w:cs="Calibri"/>
          <w:noProof/>
        </w:rPr>
        <w:t>Development of Language-Specific Phoneme Representations in the Infant Brain.</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Nature Neuroscience</w:t>
      </w:r>
      <w:r w:rsidRPr="001B416D">
        <w:rPr>
          <w:rFonts w:ascii="Calibri" w:hAnsi="Calibri" w:cs="Calibri"/>
          <w:noProof/>
        </w:rPr>
        <w:t xml:space="preserve"> 1 (5): 351–53. https://doi.org/10.1038/1561.</w:t>
      </w:r>
    </w:p>
    <w:p w14:paraId="2EA4D801" w14:textId="1FE8E80B"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Conboy, B T, M Rivera-Gaxiola, J F Silva-Pereyra, and P K Kuhl. 2008. </w:t>
      </w:r>
      <w:r w:rsidR="0026219C">
        <w:rPr>
          <w:rFonts w:ascii="Calibri" w:hAnsi="Calibri" w:cs="Calibri"/>
          <w:noProof/>
        </w:rPr>
        <w:t>“</w:t>
      </w:r>
      <w:r w:rsidRPr="001B416D">
        <w:rPr>
          <w:rFonts w:ascii="Calibri" w:hAnsi="Calibri" w:cs="Calibri"/>
          <w:noProof/>
        </w:rPr>
        <w:t>Event-Related Potential Studies of Early Language Processing at the Phoneme, Word, and Sentence Levels.</w:t>
      </w:r>
      <w:r w:rsidR="0026219C">
        <w:rPr>
          <w:rFonts w:ascii="Calibri" w:hAnsi="Calibri" w:cs="Calibri"/>
          <w:noProof/>
        </w:rPr>
        <w:t>”</w:t>
      </w:r>
      <w:r w:rsidRPr="001B416D">
        <w:rPr>
          <w:rFonts w:ascii="Calibri" w:hAnsi="Calibri" w:cs="Calibri"/>
          <w:noProof/>
        </w:rPr>
        <w:t xml:space="preserve"> In </w:t>
      </w:r>
      <w:r w:rsidRPr="001B416D">
        <w:rPr>
          <w:rFonts w:ascii="Calibri" w:hAnsi="Calibri" w:cs="Calibri"/>
          <w:i/>
          <w:iCs/>
          <w:noProof/>
        </w:rPr>
        <w:t>Early Language Development: Bridging Brain and Behaviour, Trends in Language Acquisition Research Series</w:t>
      </w:r>
      <w:r w:rsidRPr="001B416D">
        <w:rPr>
          <w:rFonts w:ascii="Calibri" w:hAnsi="Calibri" w:cs="Calibri"/>
          <w:noProof/>
        </w:rPr>
        <w:t>, edited by A D Friederici and G Thierry, 5:24–64. Amsterdam/The Netherlands: John Benjamins.</w:t>
      </w:r>
    </w:p>
    <w:p w14:paraId="04FF713D" w14:textId="77777777"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Gramfort, A, M Luessi, E Larson, D A Engemann, D Strohmeier, C Brodbeck, R Goj, et al. 2013. “MEG and EEG Data Analysis with MNE-Python.” </w:t>
      </w:r>
      <w:r w:rsidRPr="001B416D">
        <w:rPr>
          <w:rFonts w:ascii="Calibri" w:hAnsi="Calibri" w:cs="Calibri"/>
          <w:i/>
          <w:iCs/>
          <w:noProof/>
        </w:rPr>
        <w:t>Front Neurosci</w:t>
      </w:r>
      <w:r w:rsidRPr="001B416D">
        <w:rPr>
          <w:rFonts w:ascii="Calibri" w:hAnsi="Calibri" w:cs="Calibri"/>
          <w:noProof/>
        </w:rPr>
        <w:t xml:space="preserve"> 7: 267. https://doi.org/10.3389/fnins.2013.00267.</w:t>
      </w:r>
    </w:p>
    <w:p w14:paraId="56A7E097" w14:textId="77777777"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Gramfort, A, M Luessi, E Larson, D A Engemann, D Strohmeier, C Brodbeck, L Parkkonen, and M S Haamaalaainen. 2014. “MNE Software for Processing MEG and EEG Data.” </w:t>
      </w:r>
      <w:r w:rsidRPr="001B416D">
        <w:rPr>
          <w:rFonts w:ascii="Calibri" w:hAnsi="Calibri" w:cs="Calibri"/>
          <w:i/>
          <w:iCs/>
          <w:noProof/>
        </w:rPr>
        <w:t>Neuroimage</w:t>
      </w:r>
      <w:r w:rsidRPr="001B416D">
        <w:rPr>
          <w:rFonts w:ascii="Calibri" w:hAnsi="Calibri" w:cs="Calibri"/>
          <w:noProof/>
        </w:rPr>
        <w:t xml:space="preserve"> 86: 446–60. https://doi.org/10.1016/j.neuroimage.2013.10.027.</w:t>
      </w:r>
    </w:p>
    <w:p w14:paraId="015FD9E0" w14:textId="2F76220B"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Haamaalaainen, M S. 1995. </w:t>
      </w:r>
      <w:r w:rsidR="0026219C">
        <w:rPr>
          <w:rFonts w:ascii="Calibri" w:hAnsi="Calibri" w:cs="Calibri"/>
          <w:noProof/>
        </w:rPr>
        <w:t>“</w:t>
      </w:r>
      <w:r w:rsidRPr="001B416D">
        <w:rPr>
          <w:rFonts w:ascii="Calibri" w:hAnsi="Calibri" w:cs="Calibri"/>
          <w:noProof/>
        </w:rPr>
        <w:t>Functional Localization Based on Measurements with a Whole-Head Magnetometer System.</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Brain Topogr</w:t>
      </w:r>
      <w:r w:rsidRPr="001B416D">
        <w:rPr>
          <w:rFonts w:ascii="Calibri" w:hAnsi="Calibri" w:cs="Calibri"/>
          <w:noProof/>
        </w:rPr>
        <w:t xml:space="preserve"> 7 (4): 283–89. https://www.ncbi.nlm.nih.gov/pubmed/7577326.</w:t>
      </w:r>
    </w:p>
    <w:p w14:paraId="553611C2" w14:textId="77777777"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Ingram, David, and Peter Jusczyk. 1999. </w:t>
      </w:r>
      <w:r w:rsidRPr="001B416D">
        <w:rPr>
          <w:rFonts w:ascii="Calibri" w:hAnsi="Calibri" w:cs="Calibri"/>
          <w:i/>
          <w:iCs/>
          <w:noProof/>
        </w:rPr>
        <w:t>The Discovery of Spoken Language</w:t>
      </w:r>
      <w:r w:rsidRPr="001B416D">
        <w:rPr>
          <w:rFonts w:ascii="Calibri" w:hAnsi="Calibri" w:cs="Calibri"/>
          <w:noProof/>
        </w:rPr>
        <w:t xml:space="preserve">. </w:t>
      </w:r>
      <w:r w:rsidRPr="001B416D">
        <w:rPr>
          <w:rFonts w:ascii="Calibri" w:hAnsi="Calibri" w:cs="Calibri"/>
          <w:i/>
          <w:iCs/>
          <w:noProof/>
        </w:rPr>
        <w:t>Language</w:t>
      </w:r>
      <w:r w:rsidRPr="001B416D">
        <w:rPr>
          <w:rFonts w:ascii="Calibri" w:hAnsi="Calibri" w:cs="Calibri"/>
          <w:noProof/>
        </w:rPr>
        <w:t>. Vol. 75. https://doi.org/10.2307/417480.</w:t>
      </w:r>
    </w:p>
    <w:p w14:paraId="16541FD7" w14:textId="73C20ACA"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Kuhl, P. K, K. A Williams, F Lacerda, K. N Stevens, and B Lindblom. 1992. </w:t>
      </w:r>
      <w:r w:rsidR="0026219C">
        <w:rPr>
          <w:rFonts w:ascii="Calibri" w:hAnsi="Calibri" w:cs="Calibri"/>
          <w:noProof/>
        </w:rPr>
        <w:t>“</w:t>
      </w:r>
      <w:r w:rsidRPr="001B416D">
        <w:rPr>
          <w:rFonts w:ascii="Calibri" w:hAnsi="Calibri" w:cs="Calibri"/>
          <w:noProof/>
        </w:rPr>
        <w:t>Linguistic Experience Alters Phonetic Perception in Infants by 6 Months of Age.</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Science (New York, N.Y.)</w:t>
      </w:r>
      <w:r w:rsidRPr="001B416D">
        <w:rPr>
          <w:rFonts w:ascii="Calibri" w:hAnsi="Calibri" w:cs="Calibri"/>
          <w:noProof/>
        </w:rPr>
        <w:t xml:space="preserve"> 255 (5044): 606–8. https://doi.org/10.1126/science.1736364.</w:t>
      </w:r>
    </w:p>
    <w:p w14:paraId="34562A50" w14:textId="58E95231"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Kuhl, P., K. Williams, F Lacerda, K. Stevens, and B Lindblom. 1992. </w:t>
      </w:r>
      <w:r w:rsidR="0026219C">
        <w:rPr>
          <w:rFonts w:ascii="Calibri" w:hAnsi="Calibri" w:cs="Calibri"/>
          <w:noProof/>
        </w:rPr>
        <w:t>“</w:t>
      </w:r>
      <w:r w:rsidRPr="001B416D">
        <w:rPr>
          <w:rFonts w:ascii="Calibri" w:hAnsi="Calibri" w:cs="Calibri"/>
          <w:noProof/>
        </w:rPr>
        <w:t>Linguistic Experience Alters Phonetic Perception in Infants by 6 Months of Age.</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Science</w:t>
      </w:r>
      <w:r w:rsidRPr="001B416D">
        <w:rPr>
          <w:rFonts w:ascii="Calibri" w:hAnsi="Calibri" w:cs="Calibri"/>
          <w:noProof/>
        </w:rPr>
        <w:t xml:space="preserve"> 255 (5044): 606–8. https://doi.org/10.1126/science.1736364.</w:t>
      </w:r>
    </w:p>
    <w:p w14:paraId="68A2032C" w14:textId="6984740D"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Kuhl, P K, E Stevens, A Hayashi, T Deguchi, S Kiritani, and P Iverson. 2006. </w:t>
      </w:r>
      <w:r w:rsidR="0026219C">
        <w:rPr>
          <w:rFonts w:ascii="Calibri" w:hAnsi="Calibri" w:cs="Calibri"/>
          <w:noProof/>
        </w:rPr>
        <w:t>“</w:t>
      </w:r>
      <w:r w:rsidRPr="001B416D">
        <w:rPr>
          <w:rFonts w:ascii="Calibri" w:hAnsi="Calibri" w:cs="Calibri"/>
          <w:noProof/>
        </w:rPr>
        <w:t>Infants Show a Facilitation Effect for Native Language Phonetic Perception between 6 and 12 Months.</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Developmental Science</w:t>
      </w:r>
      <w:r w:rsidRPr="001B416D">
        <w:rPr>
          <w:rFonts w:ascii="Calibri" w:hAnsi="Calibri" w:cs="Calibri"/>
          <w:noProof/>
        </w:rPr>
        <w:t xml:space="preserve"> 9: F13–21.</w:t>
      </w:r>
    </w:p>
    <w:p w14:paraId="2A608D19" w14:textId="31A2CD41"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Kuhl, Patricia K., Erica Stevens, Akiko Hayashi, Toshisada Deguchi, Shigeru Kiritani, and Paul Iverson. 2006. </w:t>
      </w:r>
      <w:r w:rsidR="0026219C">
        <w:rPr>
          <w:rFonts w:ascii="Calibri" w:hAnsi="Calibri" w:cs="Calibri"/>
          <w:noProof/>
        </w:rPr>
        <w:t>“</w:t>
      </w:r>
      <w:r w:rsidRPr="001B416D">
        <w:rPr>
          <w:rFonts w:ascii="Calibri" w:hAnsi="Calibri" w:cs="Calibri"/>
          <w:noProof/>
        </w:rPr>
        <w:t>Infants Show a Facilitation Effect for Native Language Phonetic Perception between 6 and 12 Months.</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Developmental Science</w:t>
      </w:r>
      <w:r w:rsidRPr="001B416D">
        <w:rPr>
          <w:rFonts w:ascii="Calibri" w:hAnsi="Calibri" w:cs="Calibri"/>
          <w:noProof/>
        </w:rPr>
        <w:t xml:space="preserve"> 9 (2). https://doi.org/10.1111/j.1467-7687.2006.00468.x.</w:t>
      </w:r>
    </w:p>
    <w:p w14:paraId="5511B0F4" w14:textId="28996275"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Rivera-Gaxiola, Maritza, Juan Silva-Pereyra, and Patricia K. Kuhl. 2005. </w:t>
      </w:r>
      <w:r w:rsidR="0026219C">
        <w:rPr>
          <w:rFonts w:ascii="Calibri" w:hAnsi="Calibri" w:cs="Calibri"/>
          <w:noProof/>
        </w:rPr>
        <w:t>“</w:t>
      </w:r>
      <w:r w:rsidRPr="001B416D">
        <w:rPr>
          <w:rFonts w:ascii="Calibri" w:hAnsi="Calibri" w:cs="Calibri"/>
          <w:noProof/>
        </w:rPr>
        <w:t>Brain Potentials to Native and Non-Native Speech Contrasts in 7- and 11-Month-Old American Infants.</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Developmental Science</w:t>
      </w:r>
      <w:r w:rsidRPr="001B416D">
        <w:rPr>
          <w:rFonts w:ascii="Calibri" w:hAnsi="Calibri" w:cs="Calibri"/>
          <w:noProof/>
        </w:rPr>
        <w:t xml:space="preserve"> 8 (2): 162–72. https://doi.org/10.1111/j.1467-7687.2005.00403.x.</w:t>
      </w:r>
    </w:p>
    <w:p w14:paraId="22BE5550" w14:textId="4D3DB8A8"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lastRenderedPageBreak/>
        <w:t xml:space="preserve">Sundara, Megha, Linda Polka, and Fred Genesee. 2006. </w:t>
      </w:r>
      <w:r w:rsidR="0026219C">
        <w:rPr>
          <w:rFonts w:ascii="Calibri" w:hAnsi="Calibri" w:cs="Calibri"/>
          <w:noProof/>
        </w:rPr>
        <w:t>“</w:t>
      </w:r>
      <w:r w:rsidRPr="001B416D">
        <w:rPr>
          <w:rFonts w:ascii="Calibri" w:hAnsi="Calibri" w:cs="Calibri"/>
          <w:noProof/>
        </w:rPr>
        <w:t>Language-Experience Facilitates Discrimination of /d-Th/ in Monolingual and Bilingual Acquisition of English.</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Cognition</w:t>
      </w:r>
      <w:r w:rsidRPr="001B416D">
        <w:rPr>
          <w:rFonts w:ascii="Calibri" w:hAnsi="Calibri" w:cs="Calibri"/>
          <w:noProof/>
        </w:rPr>
        <w:t xml:space="preserve"> 100 (2): 369–88. https://doi.org/10.1016/j.cognition.2005.04.007.</w:t>
      </w:r>
    </w:p>
    <w:p w14:paraId="7ADB9B47" w14:textId="5E3BEB14"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Taulu, Samu, Matti Kajola, and Juha Simola. 2004. </w:t>
      </w:r>
      <w:r w:rsidR="0026219C">
        <w:rPr>
          <w:rFonts w:ascii="Calibri" w:hAnsi="Calibri" w:cs="Calibri"/>
          <w:noProof/>
        </w:rPr>
        <w:t>“</w:t>
      </w:r>
      <w:r w:rsidRPr="001B416D">
        <w:rPr>
          <w:rFonts w:ascii="Calibri" w:hAnsi="Calibri" w:cs="Calibri"/>
          <w:noProof/>
        </w:rPr>
        <w:t>The Signal Space Separation Method.</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ArXiv</w:t>
      </w:r>
      <w:r w:rsidRPr="001B416D">
        <w:rPr>
          <w:rFonts w:ascii="Calibri" w:hAnsi="Calibri" w:cs="Calibri"/>
          <w:noProof/>
        </w:rPr>
        <w:t xml:space="preserve"> physics.in.</w:t>
      </w:r>
    </w:p>
    <w:p w14:paraId="55E0DBFE" w14:textId="273617ED"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Werker, J. F., J. H. Gilbert, K. Humphrey, and R. C. Tees. 1981. </w:t>
      </w:r>
      <w:r w:rsidR="0026219C">
        <w:rPr>
          <w:rFonts w:ascii="Calibri" w:hAnsi="Calibri" w:cs="Calibri"/>
          <w:noProof/>
        </w:rPr>
        <w:t>“</w:t>
      </w:r>
      <w:r w:rsidRPr="001B416D">
        <w:rPr>
          <w:rFonts w:ascii="Calibri" w:hAnsi="Calibri" w:cs="Calibri"/>
          <w:noProof/>
        </w:rPr>
        <w:t>Developmental Aspects of Cross-Language Speech Perception.</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Child Dev</w:t>
      </w:r>
      <w:r w:rsidRPr="001B416D">
        <w:rPr>
          <w:rFonts w:ascii="Calibri" w:hAnsi="Calibri" w:cs="Calibri"/>
          <w:noProof/>
        </w:rPr>
        <w:t xml:space="preserve"> 52 (1): 349–55. https://doi.org/10.1111/j.1467-8624.1981.tb03051.x.</w:t>
      </w:r>
    </w:p>
    <w:p w14:paraId="2E647A03" w14:textId="30ED0403" w:rsidR="001B416D" w:rsidRPr="001B416D" w:rsidRDefault="001B416D" w:rsidP="001B416D">
      <w:pPr>
        <w:widowControl w:val="0"/>
        <w:autoSpaceDE w:val="0"/>
        <w:autoSpaceDN w:val="0"/>
        <w:adjustRightInd w:val="0"/>
        <w:ind w:left="480" w:hanging="480"/>
        <w:rPr>
          <w:rFonts w:ascii="Calibri" w:hAnsi="Calibri" w:cs="Calibri"/>
          <w:noProof/>
        </w:rPr>
      </w:pPr>
      <w:r w:rsidRPr="001B416D">
        <w:rPr>
          <w:rFonts w:ascii="Calibri" w:hAnsi="Calibri" w:cs="Calibri"/>
          <w:noProof/>
        </w:rPr>
        <w:t xml:space="preserve">Werker, J. F., and R. C. Tees. 1983. </w:t>
      </w:r>
      <w:r w:rsidR="0026219C">
        <w:rPr>
          <w:rFonts w:ascii="Calibri" w:hAnsi="Calibri" w:cs="Calibri"/>
          <w:noProof/>
        </w:rPr>
        <w:t>“</w:t>
      </w:r>
      <w:r w:rsidRPr="001B416D">
        <w:rPr>
          <w:rFonts w:ascii="Calibri" w:hAnsi="Calibri" w:cs="Calibri"/>
          <w:noProof/>
        </w:rPr>
        <w:t>Developmental Changes across Childhood in the Perception of Non-Native Speech Sounds.</w:t>
      </w:r>
      <w:r w:rsidR="0026219C">
        <w:rPr>
          <w:rFonts w:ascii="Calibri" w:hAnsi="Calibri" w:cs="Calibri"/>
          <w:noProof/>
        </w:rPr>
        <w:t>”</w:t>
      </w:r>
      <w:r w:rsidRPr="001B416D">
        <w:rPr>
          <w:rFonts w:ascii="Calibri" w:hAnsi="Calibri" w:cs="Calibri"/>
          <w:noProof/>
        </w:rPr>
        <w:t xml:space="preserve"> </w:t>
      </w:r>
      <w:r w:rsidRPr="001B416D">
        <w:rPr>
          <w:rFonts w:ascii="Calibri" w:hAnsi="Calibri" w:cs="Calibri"/>
          <w:i/>
          <w:iCs/>
          <w:noProof/>
        </w:rPr>
        <w:t>Canadian Journal of Psychology</w:t>
      </w:r>
      <w:r w:rsidRPr="001B416D">
        <w:rPr>
          <w:rFonts w:ascii="Calibri" w:hAnsi="Calibri" w:cs="Calibri"/>
          <w:noProof/>
        </w:rPr>
        <w:t xml:space="preserve"> 37 (2): 278–86. https://doi.org/10.1037/h0080725.</w:t>
      </w:r>
    </w:p>
    <w:p w14:paraId="3FF26F86" w14:textId="5FA99DA7" w:rsidR="00226302" w:rsidRPr="00945F5A" w:rsidRDefault="001B416D" w:rsidP="00226302">
      <w:r>
        <w:fldChar w:fldCharType="end"/>
      </w:r>
    </w:p>
    <w:p w14:paraId="6388DF5E" w14:textId="201A930D" w:rsidR="003C0880" w:rsidRDefault="003C0880" w:rsidP="00C1542B"/>
    <w:sectPr w:rsidR="003C0880" w:rsidSect="00B652C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Segoe UI Symbol">
    <w:panose1 w:val="020B0502040204020203"/>
    <w:charset w:val="00"/>
    <w:family w:val="swiss"/>
    <w:pitch w:val="variable"/>
    <w:sig w:usb0="800001E3" w:usb1="1200FFEF" w:usb2="0004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1"/>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0880"/>
    <w:rsid w:val="00060EAF"/>
    <w:rsid w:val="000A6C07"/>
    <w:rsid w:val="000B12A2"/>
    <w:rsid w:val="000C2261"/>
    <w:rsid w:val="000D7869"/>
    <w:rsid w:val="001023B8"/>
    <w:rsid w:val="0013753E"/>
    <w:rsid w:val="001461C9"/>
    <w:rsid w:val="001B416D"/>
    <w:rsid w:val="001F5278"/>
    <w:rsid w:val="00223DBA"/>
    <w:rsid w:val="00226302"/>
    <w:rsid w:val="0023430F"/>
    <w:rsid w:val="0026219C"/>
    <w:rsid w:val="002C5838"/>
    <w:rsid w:val="00303A53"/>
    <w:rsid w:val="003404D7"/>
    <w:rsid w:val="003727D5"/>
    <w:rsid w:val="003C0880"/>
    <w:rsid w:val="003F1F35"/>
    <w:rsid w:val="004976CA"/>
    <w:rsid w:val="004F57D8"/>
    <w:rsid w:val="005175DE"/>
    <w:rsid w:val="00523076"/>
    <w:rsid w:val="00554F6B"/>
    <w:rsid w:val="005D5E57"/>
    <w:rsid w:val="00641856"/>
    <w:rsid w:val="00662965"/>
    <w:rsid w:val="00677E92"/>
    <w:rsid w:val="006B444D"/>
    <w:rsid w:val="007103A3"/>
    <w:rsid w:val="00825D61"/>
    <w:rsid w:val="00875262"/>
    <w:rsid w:val="00876F32"/>
    <w:rsid w:val="008E246E"/>
    <w:rsid w:val="009B14C9"/>
    <w:rsid w:val="00A11F62"/>
    <w:rsid w:val="00A72935"/>
    <w:rsid w:val="00AC5FA4"/>
    <w:rsid w:val="00AD3B6E"/>
    <w:rsid w:val="00AE40D8"/>
    <w:rsid w:val="00B00E3D"/>
    <w:rsid w:val="00B652C0"/>
    <w:rsid w:val="00B810F8"/>
    <w:rsid w:val="00BA5327"/>
    <w:rsid w:val="00C1542B"/>
    <w:rsid w:val="00C63405"/>
    <w:rsid w:val="00CC35F2"/>
    <w:rsid w:val="00D604E8"/>
    <w:rsid w:val="00DB0425"/>
    <w:rsid w:val="00E314B9"/>
    <w:rsid w:val="00E45D3A"/>
    <w:rsid w:val="00EC4B0A"/>
    <w:rsid w:val="00F045DF"/>
    <w:rsid w:val="00F54E2D"/>
    <w:rsid w:val="00F94B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E557A6"/>
  <w15:chartTrackingRefBased/>
  <w15:docId w15:val="{74EC94A9-DE0B-BF43-AC45-9D3C42B36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641856"/>
    <w:pPr>
      <w:spacing w:before="240" w:after="240"/>
      <w:jc w:val="both"/>
    </w:pPr>
  </w:style>
  <w:style w:type="paragraph" w:styleId="Heading1">
    <w:name w:val="heading 1"/>
    <w:basedOn w:val="Normal"/>
    <w:next w:val="Normal"/>
    <w:link w:val="Heading1Char"/>
    <w:uiPriority w:val="9"/>
    <w:qFormat/>
    <w:rsid w:val="0013753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753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41856"/>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753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753E"/>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B652C0"/>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B652C0"/>
    <w:rPr>
      <w:rFonts w:asciiTheme="minorHAnsi" w:eastAsiaTheme="minorEastAsia" w:hAnsiTheme="minorHAnsi"/>
      <w:color w:val="5A5A5A" w:themeColor="text1" w:themeTint="A5"/>
      <w:spacing w:val="15"/>
      <w:sz w:val="22"/>
      <w:szCs w:val="22"/>
    </w:rPr>
  </w:style>
  <w:style w:type="paragraph" w:styleId="NormalWeb">
    <w:name w:val="Normal (Web)"/>
    <w:basedOn w:val="Normal"/>
    <w:uiPriority w:val="99"/>
    <w:semiHidden/>
    <w:unhideWhenUsed/>
    <w:rsid w:val="00B652C0"/>
    <w:pPr>
      <w:spacing w:before="100" w:beforeAutospacing="1" w:after="100" w:afterAutospacing="1"/>
    </w:pPr>
    <w:rPr>
      <w:rFonts w:ascii="Times New Roman" w:eastAsia="Times New Roman" w:hAnsi="Times New Roman" w:cs="Times New Roman"/>
    </w:rPr>
  </w:style>
  <w:style w:type="table" w:styleId="PlainTable4">
    <w:name w:val="Plain Table 4"/>
    <w:basedOn w:val="TableNormal"/>
    <w:uiPriority w:val="44"/>
    <w:rsid w:val="00B652C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A532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
    <w:name w:val="Grid Table 3"/>
    <w:basedOn w:val="TableNormal"/>
    <w:uiPriority w:val="48"/>
    <w:rsid w:val="00BA532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Accent5">
    <w:name w:val="Grid Table 1 Light Accent 5"/>
    <w:basedOn w:val="TableNormal"/>
    <w:uiPriority w:val="46"/>
    <w:rsid w:val="001023B8"/>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customStyle="1" w:styleId="Tables">
    <w:name w:val="Tables"/>
    <w:basedOn w:val="NoSpacing"/>
    <w:autoRedefine/>
    <w:qFormat/>
    <w:rsid w:val="007103A3"/>
    <w:pPr>
      <w:framePr w:hSpace="180" w:wrap="around" w:vAnchor="text" w:hAnchor="margin" w:y="66"/>
      <w:suppressOverlap/>
    </w:pPr>
    <w:rPr>
      <w:rFonts w:asciiTheme="majorHAnsi" w:eastAsia="Times New Roman" w:hAnsiTheme="majorHAnsi" w:cstheme="majorHAnsi"/>
      <w:bCs/>
      <w:iCs/>
      <w:sz w:val="20"/>
      <w:szCs w:val="20"/>
    </w:rPr>
  </w:style>
  <w:style w:type="table" w:customStyle="1" w:styleId="Table">
    <w:name w:val="Table"/>
    <w:basedOn w:val="TableGrid6"/>
    <w:uiPriority w:val="99"/>
    <w:rsid w:val="005175DE"/>
    <w:rPr>
      <w:rFonts w:asciiTheme="majorHAnsi" w:hAnsiTheme="majorHAnsi"/>
      <w:sz w:val="20"/>
      <w:szCs w:val="20"/>
    </w:rP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paragraph" w:styleId="NoSpacing">
    <w:name w:val="No Spacing"/>
    <w:uiPriority w:val="1"/>
    <w:qFormat/>
    <w:rsid w:val="005175DE"/>
  </w:style>
  <w:style w:type="character" w:customStyle="1" w:styleId="Heading3Char">
    <w:name w:val="Heading 3 Char"/>
    <w:basedOn w:val="DefaultParagraphFont"/>
    <w:link w:val="Heading3"/>
    <w:uiPriority w:val="9"/>
    <w:rsid w:val="00641856"/>
    <w:rPr>
      <w:rFonts w:asciiTheme="majorHAnsi" w:eastAsiaTheme="majorEastAsia" w:hAnsiTheme="majorHAnsi" w:cstheme="majorBidi"/>
      <w:color w:val="1F3763" w:themeColor="accent1" w:themeShade="7F"/>
      <w:sz w:val="24"/>
    </w:rPr>
  </w:style>
  <w:style w:type="table" w:styleId="TableGrid6">
    <w:name w:val="Table Grid 6"/>
    <w:basedOn w:val="TableNormal"/>
    <w:uiPriority w:val="99"/>
    <w:semiHidden/>
    <w:unhideWhenUsed/>
    <w:rsid w:val="005175DE"/>
    <w:pPr>
      <w:spacing w:before="240" w:after="24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GridTable1Light">
    <w:name w:val="Grid Table 1 Light"/>
    <w:basedOn w:val="TableNormal"/>
    <w:uiPriority w:val="46"/>
    <w:rsid w:val="007103A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odyText">
    <w:name w:val="Body Text"/>
    <w:basedOn w:val="Normal"/>
    <w:link w:val="BodyTextChar"/>
    <w:uiPriority w:val="99"/>
    <w:semiHidden/>
    <w:unhideWhenUsed/>
    <w:rsid w:val="00AE40D8"/>
    <w:pPr>
      <w:spacing w:after="120"/>
    </w:pPr>
  </w:style>
  <w:style w:type="character" w:customStyle="1" w:styleId="BodyTextChar">
    <w:name w:val="Body Text Char"/>
    <w:basedOn w:val="DefaultParagraphFont"/>
    <w:link w:val="BodyText"/>
    <w:uiPriority w:val="99"/>
    <w:semiHidden/>
    <w:rsid w:val="00AE40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7280845">
      <w:bodyDiv w:val="1"/>
      <w:marLeft w:val="0"/>
      <w:marRight w:val="0"/>
      <w:marTop w:val="0"/>
      <w:marBottom w:val="0"/>
      <w:divBdr>
        <w:top w:val="none" w:sz="0" w:space="0" w:color="auto"/>
        <w:left w:val="none" w:sz="0" w:space="0" w:color="auto"/>
        <w:bottom w:val="none" w:sz="0" w:space="0" w:color="auto"/>
        <w:right w:val="none" w:sz="0" w:space="0" w:color="auto"/>
      </w:divBdr>
    </w:div>
    <w:div w:id="241570980">
      <w:bodyDiv w:val="1"/>
      <w:marLeft w:val="360"/>
      <w:marRight w:val="360"/>
      <w:marTop w:val="360"/>
      <w:marBottom w:val="360"/>
      <w:divBdr>
        <w:top w:val="none" w:sz="0" w:space="0" w:color="auto"/>
        <w:left w:val="none" w:sz="0" w:space="0" w:color="auto"/>
        <w:bottom w:val="none" w:sz="0" w:space="0" w:color="auto"/>
        <w:right w:val="none" w:sz="0" w:space="0" w:color="auto"/>
      </w:divBdr>
    </w:div>
    <w:div w:id="455295200">
      <w:bodyDiv w:val="1"/>
      <w:marLeft w:val="360"/>
      <w:marRight w:val="360"/>
      <w:marTop w:val="360"/>
      <w:marBottom w:val="360"/>
      <w:divBdr>
        <w:top w:val="none" w:sz="0" w:space="0" w:color="auto"/>
        <w:left w:val="none" w:sz="0" w:space="0" w:color="auto"/>
        <w:bottom w:val="none" w:sz="0" w:space="0" w:color="auto"/>
        <w:right w:val="none" w:sz="0" w:space="0" w:color="auto"/>
      </w:divBdr>
    </w:div>
    <w:div w:id="535773503">
      <w:bodyDiv w:val="1"/>
      <w:marLeft w:val="0"/>
      <w:marRight w:val="0"/>
      <w:marTop w:val="0"/>
      <w:marBottom w:val="0"/>
      <w:divBdr>
        <w:top w:val="none" w:sz="0" w:space="0" w:color="auto"/>
        <w:left w:val="none" w:sz="0" w:space="0" w:color="auto"/>
        <w:bottom w:val="none" w:sz="0" w:space="0" w:color="auto"/>
        <w:right w:val="none" w:sz="0" w:space="0" w:color="auto"/>
      </w:divBdr>
    </w:div>
    <w:div w:id="584919022">
      <w:bodyDiv w:val="1"/>
      <w:marLeft w:val="360"/>
      <w:marRight w:val="360"/>
      <w:marTop w:val="360"/>
      <w:marBottom w:val="360"/>
      <w:divBdr>
        <w:top w:val="none" w:sz="0" w:space="0" w:color="auto"/>
        <w:left w:val="none" w:sz="0" w:space="0" w:color="auto"/>
        <w:bottom w:val="none" w:sz="0" w:space="0" w:color="auto"/>
        <w:right w:val="none" w:sz="0" w:space="0" w:color="auto"/>
      </w:divBdr>
    </w:div>
    <w:div w:id="601496223">
      <w:bodyDiv w:val="1"/>
      <w:marLeft w:val="0"/>
      <w:marRight w:val="0"/>
      <w:marTop w:val="0"/>
      <w:marBottom w:val="0"/>
      <w:divBdr>
        <w:top w:val="none" w:sz="0" w:space="0" w:color="auto"/>
        <w:left w:val="none" w:sz="0" w:space="0" w:color="auto"/>
        <w:bottom w:val="none" w:sz="0" w:space="0" w:color="auto"/>
        <w:right w:val="none" w:sz="0" w:space="0" w:color="auto"/>
      </w:divBdr>
    </w:div>
    <w:div w:id="811407791">
      <w:bodyDiv w:val="1"/>
      <w:marLeft w:val="360"/>
      <w:marRight w:val="360"/>
      <w:marTop w:val="360"/>
      <w:marBottom w:val="360"/>
      <w:divBdr>
        <w:top w:val="none" w:sz="0" w:space="0" w:color="auto"/>
        <w:left w:val="none" w:sz="0" w:space="0" w:color="auto"/>
        <w:bottom w:val="none" w:sz="0" w:space="0" w:color="auto"/>
        <w:right w:val="none" w:sz="0" w:space="0" w:color="auto"/>
      </w:divBdr>
    </w:div>
    <w:div w:id="1367482431">
      <w:bodyDiv w:val="1"/>
      <w:marLeft w:val="360"/>
      <w:marRight w:val="360"/>
      <w:marTop w:val="360"/>
      <w:marBottom w:val="360"/>
      <w:divBdr>
        <w:top w:val="none" w:sz="0" w:space="0" w:color="auto"/>
        <w:left w:val="none" w:sz="0" w:space="0" w:color="auto"/>
        <w:bottom w:val="none" w:sz="0" w:space="0" w:color="auto"/>
        <w:right w:val="none" w:sz="0" w:space="0" w:color="auto"/>
      </w:divBdr>
    </w:div>
    <w:div w:id="1684360197">
      <w:bodyDiv w:val="1"/>
      <w:marLeft w:val="0"/>
      <w:marRight w:val="0"/>
      <w:marTop w:val="0"/>
      <w:marBottom w:val="0"/>
      <w:divBdr>
        <w:top w:val="none" w:sz="0" w:space="0" w:color="auto"/>
        <w:left w:val="none" w:sz="0" w:space="0" w:color="auto"/>
        <w:bottom w:val="none" w:sz="0" w:space="0" w:color="auto"/>
        <w:right w:val="none" w:sz="0" w:space="0" w:color="auto"/>
      </w:divBdr>
    </w:div>
    <w:div w:id="1963807825">
      <w:bodyDiv w:val="1"/>
      <w:marLeft w:val="0"/>
      <w:marRight w:val="0"/>
      <w:marTop w:val="0"/>
      <w:marBottom w:val="0"/>
      <w:divBdr>
        <w:top w:val="none" w:sz="0" w:space="0" w:color="auto"/>
        <w:left w:val="none" w:sz="0" w:space="0" w:color="auto"/>
        <w:bottom w:val="none" w:sz="0" w:space="0" w:color="auto"/>
        <w:right w:val="none" w:sz="0" w:space="0" w:color="auto"/>
      </w:divBdr>
    </w:div>
    <w:div w:id="20080553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3E51F-CF0D-C84B-B3B6-A6FE60418423}">
  <we:reference id="wa200001011" version="1.1.0.0" store="en-US" storeType="OMEX"/>
  <we:alternateReferences>
    <we:reference id="wa200001011" version="1.1.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AB87E-00F5-5945-833C-9CF7A8B95E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0</Pages>
  <Words>7293</Words>
  <Characters>4157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biz Tavabi</dc:creator>
  <cp:keywords/>
  <dc:description/>
  <cp:lastModifiedBy>Kambiz Tavabi</cp:lastModifiedBy>
  <cp:revision>8</cp:revision>
  <dcterms:created xsi:type="dcterms:W3CDTF">2020-09-08T21:45:00Z</dcterms:created>
  <dcterms:modified xsi:type="dcterms:W3CDTF">2020-09-1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5352</vt:lpwstr>
  </property>
  <property fmtid="{D5CDD505-2E9C-101B-9397-08002B2CF9AE}" pid="3" name="grammarly_documentContext">
    <vt:lpwstr>{"goals":["describe"],"domain":"academic","emotions":["confident","analytical"],"dialect":"american","audience":"expert","style":"formal"}</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4cb40aef-2c8e-33d9-be3c-e3a5ef80a7fe</vt:lpwstr>
  </property>
  <property fmtid="{D5CDD505-2E9C-101B-9397-08002B2CF9AE}" pid="26" name="Mendeley Citation Style_1">
    <vt:lpwstr>http://www.zotero.org/styles/chicago-author-date</vt:lpwstr>
  </property>
</Properties>
</file>